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CD9D2D" w14:textId="089BE2E9" w:rsidR="00A743FF" w:rsidRDefault="00953FB7" w:rsidP="00953FB7">
      <w:pPr>
        <w:pStyle w:val="Heading1"/>
        <w:rPr>
          <w:bCs/>
        </w:rPr>
      </w:pPr>
      <w:r w:rsidRPr="001E6E9C">
        <w:t>1</w:t>
      </w:r>
      <w:r w:rsidRPr="00953FB7">
        <w:rPr>
          <w:b w:val="0"/>
          <w:bCs/>
        </w:rPr>
        <w:t>.</w:t>
      </w:r>
      <w:r>
        <w:rPr>
          <w:bCs/>
        </w:rPr>
        <w:t xml:space="preserve"> </w:t>
      </w:r>
      <w:r w:rsidR="00A743FF" w:rsidRPr="00A743FF">
        <w:rPr>
          <w:bCs/>
        </w:rPr>
        <w:t>Bạn hãy chạy tất cả các lệnh hướng dẫn ở trên và chụp lại màn hình kết quả.</w:t>
      </w:r>
    </w:p>
    <w:p w14:paraId="5F8A3256" w14:textId="3243B879" w:rsidR="00953FB7" w:rsidRPr="00953FB7" w:rsidRDefault="00C65018" w:rsidP="001D66F8">
      <w:pPr>
        <w:pStyle w:val="ListParagraph"/>
      </w:pPr>
      <w:r w:rsidRPr="00C65018">
        <w:t>Tạo chuỗi kết nối đến mysql</w:t>
      </w:r>
      <w:r>
        <w:t xml:space="preserve">: </w:t>
      </w:r>
      <w:r w:rsidR="00953FB7" w:rsidRPr="00953FB7">
        <w:t>connect.php</w:t>
      </w:r>
    </w:p>
    <w:p w14:paraId="1D4A8F1B" w14:textId="3F461457" w:rsidR="00953FB7" w:rsidRDefault="00953FB7" w:rsidP="00953FB7">
      <w:r w:rsidRPr="00953FB7">
        <w:rPr>
          <w:noProof/>
        </w:rPr>
        <w:drawing>
          <wp:inline distT="0" distB="0" distL="0" distR="0" wp14:anchorId="7E872DF6" wp14:editId="22FB26D6">
            <wp:extent cx="4182059" cy="1743318"/>
            <wp:effectExtent l="0" t="0" r="9525" b="9525"/>
            <wp:docPr id="1510972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972252" name=""/>
                    <pic:cNvPicPr/>
                  </pic:nvPicPr>
                  <pic:blipFill>
                    <a:blip r:embed="rId5"/>
                    <a:stretch>
                      <a:fillRect/>
                    </a:stretch>
                  </pic:blipFill>
                  <pic:spPr>
                    <a:xfrm>
                      <a:off x="0" y="0"/>
                      <a:ext cx="4182059" cy="1743318"/>
                    </a:xfrm>
                    <a:prstGeom prst="rect">
                      <a:avLst/>
                    </a:prstGeom>
                  </pic:spPr>
                </pic:pic>
              </a:graphicData>
            </a:graphic>
          </wp:inline>
        </w:drawing>
      </w:r>
    </w:p>
    <w:p w14:paraId="6750A5E3" w14:textId="11021E11" w:rsidR="00953FB7" w:rsidRDefault="00C65018" w:rsidP="001D66F8">
      <w:pPr>
        <w:pStyle w:val="ListParagraph"/>
      </w:pPr>
      <w:r w:rsidRPr="00C65018">
        <w:t>Tạo chuỗi kết nối đến CSDL</w:t>
      </w:r>
      <w:r>
        <w:t xml:space="preserve"> : </w:t>
      </w:r>
      <w:r w:rsidR="00953FB7" w:rsidRPr="00953FB7">
        <w:t>con_db.php</w:t>
      </w:r>
    </w:p>
    <w:p w14:paraId="1DC46B70" w14:textId="4838103B" w:rsidR="00953FB7" w:rsidRDefault="00953FB7" w:rsidP="00953FB7">
      <w:r w:rsidRPr="00953FB7">
        <w:rPr>
          <w:noProof/>
        </w:rPr>
        <w:drawing>
          <wp:inline distT="0" distB="0" distL="0" distR="0" wp14:anchorId="29D39102" wp14:editId="7090ED3C">
            <wp:extent cx="5943600" cy="1181735"/>
            <wp:effectExtent l="0" t="0" r="0" b="0"/>
            <wp:docPr id="12545711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571149" name=""/>
                    <pic:cNvPicPr/>
                  </pic:nvPicPr>
                  <pic:blipFill>
                    <a:blip r:embed="rId6"/>
                    <a:stretch>
                      <a:fillRect/>
                    </a:stretch>
                  </pic:blipFill>
                  <pic:spPr>
                    <a:xfrm>
                      <a:off x="0" y="0"/>
                      <a:ext cx="5943600" cy="1181735"/>
                    </a:xfrm>
                    <a:prstGeom prst="rect">
                      <a:avLst/>
                    </a:prstGeom>
                  </pic:spPr>
                </pic:pic>
              </a:graphicData>
            </a:graphic>
          </wp:inline>
        </w:drawing>
      </w:r>
    </w:p>
    <w:p w14:paraId="1C90BFA7" w14:textId="77777777" w:rsidR="00953FB7" w:rsidRPr="00953FB7" w:rsidRDefault="00953FB7" w:rsidP="00953FB7"/>
    <w:p w14:paraId="0A4428D8" w14:textId="4F17F9E6" w:rsidR="00A743FF" w:rsidRDefault="00C65018" w:rsidP="00A743FF">
      <w:r w:rsidRPr="00C65018">
        <w:rPr>
          <w:noProof/>
        </w:rPr>
        <w:drawing>
          <wp:inline distT="0" distB="0" distL="0" distR="0" wp14:anchorId="65DADD3F" wp14:editId="18669AEC">
            <wp:extent cx="4439270" cy="1705213"/>
            <wp:effectExtent l="0" t="0" r="0" b="9525"/>
            <wp:docPr id="1134835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835350" name=""/>
                    <pic:cNvPicPr/>
                  </pic:nvPicPr>
                  <pic:blipFill>
                    <a:blip r:embed="rId7"/>
                    <a:stretch>
                      <a:fillRect/>
                    </a:stretch>
                  </pic:blipFill>
                  <pic:spPr>
                    <a:xfrm>
                      <a:off x="0" y="0"/>
                      <a:ext cx="4439270" cy="1705213"/>
                    </a:xfrm>
                    <a:prstGeom prst="rect">
                      <a:avLst/>
                    </a:prstGeom>
                  </pic:spPr>
                </pic:pic>
              </a:graphicData>
            </a:graphic>
          </wp:inline>
        </w:drawing>
      </w:r>
    </w:p>
    <w:p w14:paraId="6D9C916A" w14:textId="6073D9B1" w:rsidR="00C65018" w:rsidRDefault="00C65018" w:rsidP="00A743FF">
      <w:r w:rsidRPr="00C65018">
        <w:rPr>
          <w:noProof/>
        </w:rPr>
        <w:drawing>
          <wp:inline distT="0" distB="0" distL="0" distR="0" wp14:anchorId="57733F24" wp14:editId="636D50EA">
            <wp:extent cx="5943600" cy="1941830"/>
            <wp:effectExtent l="0" t="0" r="0" b="1270"/>
            <wp:docPr id="1153228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228898" name=""/>
                    <pic:cNvPicPr/>
                  </pic:nvPicPr>
                  <pic:blipFill>
                    <a:blip r:embed="rId8"/>
                    <a:stretch>
                      <a:fillRect/>
                    </a:stretch>
                  </pic:blipFill>
                  <pic:spPr>
                    <a:xfrm>
                      <a:off x="0" y="0"/>
                      <a:ext cx="5943600" cy="1941830"/>
                    </a:xfrm>
                    <a:prstGeom prst="rect">
                      <a:avLst/>
                    </a:prstGeom>
                  </pic:spPr>
                </pic:pic>
              </a:graphicData>
            </a:graphic>
          </wp:inline>
        </w:drawing>
      </w:r>
    </w:p>
    <w:p w14:paraId="12A18A0B" w14:textId="3FE29902" w:rsidR="00C65018" w:rsidRDefault="00C65018" w:rsidP="001D66F8">
      <w:pPr>
        <w:pStyle w:val="ListParagraph"/>
      </w:pPr>
      <w:r w:rsidRPr="00C65018">
        <w:lastRenderedPageBreak/>
        <w:t>Index: Tải dữ liệu từ bảng trong csdl đưa lên trình bày trên trang web</w:t>
      </w:r>
      <w:r>
        <w:t xml:space="preserve">: </w:t>
      </w:r>
      <w:r w:rsidRPr="00C65018">
        <w:t>taidulieu</w:t>
      </w:r>
      <w:r>
        <w:t>_</w:t>
      </w:r>
      <w:r w:rsidRPr="00C65018">
        <w:t>bang.php</w:t>
      </w:r>
    </w:p>
    <w:p w14:paraId="7FC26072" w14:textId="77777777" w:rsidR="00C65018" w:rsidRDefault="00C65018" w:rsidP="001E6E9C">
      <w:pPr>
        <w:ind w:left="720"/>
      </w:pPr>
    </w:p>
    <w:p w14:paraId="7B8100FA" w14:textId="5C948E55" w:rsidR="00C65018" w:rsidRDefault="00C65018" w:rsidP="00C65018">
      <w:pPr>
        <w:ind w:left="360"/>
      </w:pPr>
      <w:r w:rsidRPr="00C65018">
        <w:rPr>
          <w:noProof/>
        </w:rPr>
        <w:drawing>
          <wp:inline distT="0" distB="0" distL="0" distR="0" wp14:anchorId="4A253410" wp14:editId="22D3182F">
            <wp:extent cx="5943600" cy="842645"/>
            <wp:effectExtent l="0" t="0" r="0" b="0"/>
            <wp:docPr id="746517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517382" name=""/>
                    <pic:cNvPicPr/>
                  </pic:nvPicPr>
                  <pic:blipFill>
                    <a:blip r:embed="rId9"/>
                    <a:stretch>
                      <a:fillRect/>
                    </a:stretch>
                  </pic:blipFill>
                  <pic:spPr>
                    <a:xfrm>
                      <a:off x="0" y="0"/>
                      <a:ext cx="5943600" cy="842645"/>
                    </a:xfrm>
                    <a:prstGeom prst="rect">
                      <a:avLst/>
                    </a:prstGeom>
                  </pic:spPr>
                </pic:pic>
              </a:graphicData>
            </a:graphic>
          </wp:inline>
        </w:drawing>
      </w:r>
    </w:p>
    <w:p w14:paraId="368DAB0C" w14:textId="0A6AF8A6" w:rsidR="001E6E9C" w:rsidRDefault="001E6E9C" w:rsidP="00C65018">
      <w:pPr>
        <w:ind w:left="360"/>
      </w:pPr>
      <w:r w:rsidRPr="001E6E9C">
        <w:rPr>
          <w:noProof/>
        </w:rPr>
        <w:drawing>
          <wp:inline distT="0" distB="0" distL="0" distR="0" wp14:anchorId="44D1BFB6" wp14:editId="51D06246">
            <wp:extent cx="5943600" cy="1584325"/>
            <wp:effectExtent l="0" t="0" r="0" b="0"/>
            <wp:docPr id="350499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499167" name=""/>
                    <pic:cNvPicPr/>
                  </pic:nvPicPr>
                  <pic:blipFill>
                    <a:blip r:embed="rId10"/>
                    <a:stretch>
                      <a:fillRect/>
                    </a:stretch>
                  </pic:blipFill>
                  <pic:spPr>
                    <a:xfrm>
                      <a:off x="0" y="0"/>
                      <a:ext cx="5943600" cy="1584325"/>
                    </a:xfrm>
                    <a:prstGeom prst="rect">
                      <a:avLst/>
                    </a:prstGeom>
                  </pic:spPr>
                </pic:pic>
              </a:graphicData>
            </a:graphic>
          </wp:inline>
        </w:drawing>
      </w:r>
    </w:p>
    <w:p w14:paraId="1AB19350" w14:textId="77777777" w:rsidR="001E6E9C" w:rsidRDefault="001E6E9C" w:rsidP="001D66F8">
      <w:pPr>
        <w:pStyle w:val="ListParagraph"/>
      </w:pPr>
      <w:r>
        <w:t>Add: Form để thêm dữ liệu vào CSDL và chuyển đến trang thể hiện dữ liệu:</w:t>
      </w:r>
    </w:p>
    <w:p w14:paraId="1D6FAA5C" w14:textId="70F7F644" w:rsidR="001E6E9C" w:rsidRDefault="001E6E9C" w:rsidP="001D66F8">
      <w:pPr>
        <w:pStyle w:val="ListParagraph"/>
      </w:pPr>
      <w:r w:rsidRPr="001E6E9C">
        <w:t>formnhap.php</w:t>
      </w:r>
    </w:p>
    <w:p w14:paraId="12F0A31F" w14:textId="1CDAEA25" w:rsidR="001E6E9C" w:rsidRDefault="009C23CD" w:rsidP="009C23CD">
      <w:pPr>
        <w:jc w:val="center"/>
      </w:pPr>
      <w:r w:rsidRPr="009C23CD">
        <w:rPr>
          <w:noProof/>
        </w:rPr>
        <w:drawing>
          <wp:inline distT="0" distB="0" distL="0" distR="0" wp14:anchorId="15554A10" wp14:editId="0406F945">
            <wp:extent cx="4467849" cy="2676899"/>
            <wp:effectExtent l="0" t="0" r="9525" b="9525"/>
            <wp:docPr id="20183699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369989" name=""/>
                    <pic:cNvPicPr/>
                  </pic:nvPicPr>
                  <pic:blipFill>
                    <a:blip r:embed="rId11"/>
                    <a:stretch>
                      <a:fillRect/>
                    </a:stretch>
                  </pic:blipFill>
                  <pic:spPr>
                    <a:xfrm>
                      <a:off x="0" y="0"/>
                      <a:ext cx="4467849" cy="2676899"/>
                    </a:xfrm>
                    <a:prstGeom prst="rect">
                      <a:avLst/>
                    </a:prstGeom>
                  </pic:spPr>
                </pic:pic>
              </a:graphicData>
            </a:graphic>
          </wp:inline>
        </w:drawing>
      </w:r>
    </w:p>
    <w:p w14:paraId="1F0A9C04" w14:textId="20CC5C36" w:rsidR="001E6E9C" w:rsidRDefault="001E6E9C" w:rsidP="001D66F8">
      <w:pPr>
        <w:pStyle w:val="ListParagraph"/>
      </w:pPr>
      <w:r w:rsidRPr="001E6E9C">
        <w:t>luu.php</w:t>
      </w:r>
    </w:p>
    <w:p w14:paraId="739E50ED" w14:textId="2277B0EF" w:rsidR="009C23CD" w:rsidRDefault="009C23CD" w:rsidP="009C23CD">
      <w:r w:rsidRPr="009C23CD">
        <w:rPr>
          <w:noProof/>
        </w:rPr>
        <w:lastRenderedPageBreak/>
        <w:drawing>
          <wp:inline distT="0" distB="0" distL="0" distR="0" wp14:anchorId="64CB89BA" wp14:editId="00FA556D">
            <wp:extent cx="5943600" cy="1917700"/>
            <wp:effectExtent l="0" t="0" r="0" b="6350"/>
            <wp:docPr id="20775555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555563" name=""/>
                    <pic:cNvPicPr/>
                  </pic:nvPicPr>
                  <pic:blipFill>
                    <a:blip r:embed="rId12"/>
                    <a:stretch>
                      <a:fillRect/>
                    </a:stretch>
                  </pic:blipFill>
                  <pic:spPr>
                    <a:xfrm>
                      <a:off x="0" y="0"/>
                      <a:ext cx="5943600" cy="1917700"/>
                    </a:xfrm>
                    <a:prstGeom prst="rect">
                      <a:avLst/>
                    </a:prstGeom>
                  </pic:spPr>
                </pic:pic>
              </a:graphicData>
            </a:graphic>
          </wp:inline>
        </w:drawing>
      </w:r>
    </w:p>
    <w:p w14:paraId="14AB6E77" w14:textId="77777777" w:rsidR="001E6E9C" w:rsidRDefault="001E6E9C" w:rsidP="001D66F8">
      <w:pPr>
        <w:pStyle w:val="ListParagraph"/>
      </w:pPr>
      <w:r w:rsidRPr="001E6E9C">
        <w:t>Edit: Chỉnh sửa dữ liệu từ danh sách</w:t>
      </w:r>
      <w:r>
        <w:t>:</w:t>
      </w:r>
    </w:p>
    <w:p w14:paraId="1D9B75FD" w14:textId="7271E8A3" w:rsidR="001E6E9C" w:rsidRDefault="001E6E9C" w:rsidP="001D66F8">
      <w:pPr>
        <w:pStyle w:val="ListParagraph"/>
      </w:pPr>
      <w:r w:rsidRPr="001E6E9C">
        <w:t>taidulieu_bang1.php</w:t>
      </w:r>
    </w:p>
    <w:p w14:paraId="189E5A93" w14:textId="2B8B60B3" w:rsidR="00931622" w:rsidRDefault="00931622" w:rsidP="00931622">
      <w:r w:rsidRPr="00931622">
        <w:rPr>
          <w:noProof/>
        </w:rPr>
        <w:drawing>
          <wp:inline distT="0" distB="0" distL="0" distR="0" wp14:anchorId="1D096D53" wp14:editId="4F5E5F11">
            <wp:extent cx="5943600" cy="3622675"/>
            <wp:effectExtent l="0" t="0" r="0" b="0"/>
            <wp:docPr id="896355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355882" name=""/>
                    <pic:cNvPicPr/>
                  </pic:nvPicPr>
                  <pic:blipFill>
                    <a:blip r:embed="rId13"/>
                    <a:stretch>
                      <a:fillRect/>
                    </a:stretch>
                  </pic:blipFill>
                  <pic:spPr>
                    <a:xfrm>
                      <a:off x="0" y="0"/>
                      <a:ext cx="5943600" cy="3622675"/>
                    </a:xfrm>
                    <a:prstGeom prst="rect">
                      <a:avLst/>
                    </a:prstGeom>
                  </pic:spPr>
                </pic:pic>
              </a:graphicData>
            </a:graphic>
          </wp:inline>
        </w:drawing>
      </w:r>
    </w:p>
    <w:p w14:paraId="00FD5D7E" w14:textId="156C676B" w:rsidR="001E6E9C" w:rsidRDefault="001E6E9C" w:rsidP="001D66F8">
      <w:pPr>
        <w:pStyle w:val="ListParagraph"/>
      </w:pPr>
      <w:r w:rsidRPr="001E6E9C">
        <w:t>form_sua.php</w:t>
      </w:r>
    </w:p>
    <w:p w14:paraId="10E863A4" w14:textId="0BFFECFC" w:rsidR="00931622" w:rsidRDefault="00931622" w:rsidP="00931622">
      <w:r w:rsidRPr="00931622">
        <w:rPr>
          <w:noProof/>
        </w:rPr>
        <w:drawing>
          <wp:inline distT="0" distB="0" distL="0" distR="0" wp14:anchorId="74333066" wp14:editId="49E90DDF">
            <wp:extent cx="5943600" cy="1167130"/>
            <wp:effectExtent l="0" t="0" r="0" b="0"/>
            <wp:docPr id="11703439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343920" name=""/>
                    <pic:cNvPicPr/>
                  </pic:nvPicPr>
                  <pic:blipFill>
                    <a:blip r:embed="rId14"/>
                    <a:stretch>
                      <a:fillRect/>
                    </a:stretch>
                  </pic:blipFill>
                  <pic:spPr>
                    <a:xfrm>
                      <a:off x="0" y="0"/>
                      <a:ext cx="5943600" cy="1167130"/>
                    </a:xfrm>
                    <a:prstGeom prst="rect">
                      <a:avLst/>
                    </a:prstGeom>
                  </pic:spPr>
                </pic:pic>
              </a:graphicData>
            </a:graphic>
          </wp:inline>
        </w:drawing>
      </w:r>
    </w:p>
    <w:p w14:paraId="6FDBC1FD" w14:textId="0733DE94" w:rsidR="001E6E9C" w:rsidRDefault="00931622" w:rsidP="001D66F8">
      <w:pPr>
        <w:pStyle w:val="ListParagraph"/>
      </w:pPr>
      <w:r>
        <w:t xml:space="preserve">sau khi chạy file </w:t>
      </w:r>
      <w:r w:rsidR="001E6E9C" w:rsidRPr="001E6E9C">
        <w:t>sua.php</w:t>
      </w:r>
    </w:p>
    <w:p w14:paraId="21AFAE15" w14:textId="59E78E63" w:rsidR="00931622" w:rsidRDefault="00931622" w:rsidP="00931622">
      <w:r w:rsidRPr="00931622">
        <w:rPr>
          <w:noProof/>
        </w:rPr>
        <w:lastRenderedPageBreak/>
        <w:drawing>
          <wp:inline distT="0" distB="0" distL="0" distR="0" wp14:anchorId="234E6487" wp14:editId="6A305A67">
            <wp:extent cx="5943600" cy="3685540"/>
            <wp:effectExtent l="0" t="0" r="0" b="0"/>
            <wp:docPr id="17061455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145590" name=""/>
                    <pic:cNvPicPr/>
                  </pic:nvPicPr>
                  <pic:blipFill>
                    <a:blip r:embed="rId15"/>
                    <a:stretch>
                      <a:fillRect/>
                    </a:stretch>
                  </pic:blipFill>
                  <pic:spPr>
                    <a:xfrm>
                      <a:off x="0" y="0"/>
                      <a:ext cx="5943600" cy="3685540"/>
                    </a:xfrm>
                    <a:prstGeom prst="rect">
                      <a:avLst/>
                    </a:prstGeom>
                  </pic:spPr>
                </pic:pic>
              </a:graphicData>
            </a:graphic>
          </wp:inline>
        </w:drawing>
      </w:r>
    </w:p>
    <w:p w14:paraId="6839D20C" w14:textId="4C3E3A9D" w:rsidR="001E6E9C" w:rsidRDefault="001E6E9C" w:rsidP="001D66F8">
      <w:pPr>
        <w:pStyle w:val="ListParagraph"/>
      </w:pPr>
      <w:r w:rsidRPr="001E6E9C">
        <w:t>Delete: Xóa dòng dữ liệu trong bảng</w:t>
      </w:r>
      <w:r>
        <w:t xml:space="preserve">: </w:t>
      </w:r>
      <w:r w:rsidR="00931622">
        <w:t xml:space="preserve"> sau khi chạy file </w:t>
      </w:r>
      <w:r w:rsidRPr="001E6E9C">
        <w:t>xoa.php</w:t>
      </w:r>
    </w:p>
    <w:p w14:paraId="69A82427" w14:textId="2E94C00A" w:rsidR="00931622" w:rsidRPr="00A743FF" w:rsidRDefault="00931622" w:rsidP="00931622">
      <w:r w:rsidRPr="00931622">
        <w:rPr>
          <w:noProof/>
        </w:rPr>
        <w:drawing>
          <wp:inline distT="0" distB="0" distL="0" distR="0" wp14:anchorId="1B9805B1" wp14:editId="38451E6C">
            <wp:extent cx="5943600" cy="3718560"/>
            <wp:effectExtent l="0" t="0" r="0" b="0"/>
            <wp:docPr id="1791820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820659" name=""/>
                    <pic:cNvPicPr/>
                  </pic:nvPicPr>
                  <pic:blipFill>
                    <a:blip r:embed="rId16"/>
                    <a:stretch>
                      <a:fillRect/>
                    </a:stretch>
                  </pic:blipFill>
                  <pic:spPr>
                    <a:xfrm>
                      <a:off x="0" y="0"/>
                      <a:ext cx="5943600" cy="3718560"/>
                    </a:xfrm>
                    <a:prstGeom prst="rect">
                      <a:avLst/>
                    </a:prstGeom>
                  </pic:spPr>
                </pic:pic>
              </a:graphicData>
            </a:graphic>
          </wp:inline>
        </w:drawing>
      </w:r>
    </w:p>
    <w:p w14:paraId="6313757A" w14:textId="06B894B8" w:rsidR="00A743FF" w:rsidRDefault="00A743FF" w:rsidP="00A743FF">
      <w:pPr>
        <w:pStyle w:val="Heading1"/>
        <w:rPr>
          <w:bCs/>
        </w:rPr>
      </w:pPr>
      <w:r w:rsidRPr="00A743FF">
        <w:rPr>
          <w:bCs/>
        </w:rPr>
        <w:lastRenderedPageBreak/>
        <w:t>2. Từ code kết nối với MySQL, bạn hãy tìm và trình bày code kết nối với các hệ quản trị CSDL khác như Oracle, SQL server, SQLite.</w:t>
      </w:r>
    </w:p>
    <w:p w14:paraId="72B25DE3" w14:textId="18F1FFE8" w:rsidR="001B6743" w:rsidRDefault="001B6743" w:rsidP="001D66F8">
      <w:pPr>
        <w:pStyle w:val="ListParagraph"/>
        <w:numPr>
          <w:ilvl w:val="0"/>
          <w:numId w:val="12"/>
        </w:numPr>
      </w:pPr>
      <w:r>
        <w:t xml:space="preserve">Oracle </w:t>
      </w:r>
    </w:p>
    <w:p w14:paraId="28EBB68C" w14:textId="209F0372" w:rsidR="001B6743" w:rsidRDefault="00E33BBF" w:rsidP="001B6743">
      <w:r w:rsidRPr="00E33BBF">
        <w:rPr>
          <w:noProof/>
        </w:rPr>
        <w:drawing>
          <wp:inline distT="0" distB="0" distL="0" distR="0" wp14:anchorId="0F53EC08" wp14:editId="081C0201">
            <wp:extent cx="5943600" cy="2967990"/>
            <wp:effectExtent l="0" t="0" r="0" b="3810"/>
            <wp:docPr id="219279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279776" name=""/>
                    <pic:cNvPicPr/>
                  </pic:nvPicPr>
                  <pic:blipFill>
                    <a:blip r:embed="rId17"/>
                    <a:stretch>
                      <a:fillRect/>
                    </a:stretch>
                  </pic:blipFill>
                  <pic:spPr>
                    <a:xfrm>
                      <a:off x="0" y="0"/>
                      <a:ext cx="5943600" cy="2967990"/>
                    </a:xfrm>
                    <a:prstGeom prst="rect">
                      <a:avLst/>
                    </a:prstGeom>
                  </pic:spPr>
                </pic:pic>
              </a:graphicData>
            </a:graphic>
          </wp:inline>
        </w:drawing>
      </w:r>
    </w:p>
    <w:p w14:paraId="118908AE" w14:textId="580CCCB4" w:rsidR="001B6743" w:rsidRDefault="001B6743" w:rsidP="001D66F8">
      <w:pPr>
        <w:pStyle w:val="ListParagraph"/>
        <w:numPr>
          <w:ilvl w:val="0"/>
          <w:numId w:val="12"/>
        </w:numPr>
      </w:pPr>
      <w:r>
        <w:t>SQL server</w:t>
      </w:r>
    </w:p>
    <w:p w14:paraId="6F493C4F" w14:textId="6837379A" w:rsidR="001B6743" w:rsidRDefault="00124C40" w:rsidP="001B6743">
      <w:r w:rsidRPr="00124C40">
        <w:rPr>
          <w:noProof/>
        </w:rPr>
        <w:drawing>
          <wp:inline distT="0" distB="0" distL="0" distR="0" wp14:anchorId="295CFD2B" wp14:editId="7FDE9387">
            <wp:extent cx="5943600" cy="3016250"/>
            <wp:effectExtent l="0" t="0" r="0" b="0"/>
            <wp:docPr id="2086549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549672" name=""/>
                    <pic:cNvPicPr/>
                  </pic:nvPicPr>
                  <pic:blipFill>
                    <a:blip r:embed="rId18"/>
                    <a:stretch>
                      <a:fillRect/>
                    </a:stretch>
                  </pic:blipFill>
                  <pic:spPr>
                    <a:xfrm>
                      <a:off x="0" y="0"/>
                      <a:ext cx="5943600" cy="3016250"/>
                    </a:xfrm>
                    <a:prstGeom prst="rect">
                      <a:avLst/>
                    </a:prstGeom>
                  </pic:spPr>
                </pic:pic>
              </a:graphicData>
            </a:graphic>
          </wp:inline>
        </w:drawing>
      </w:r>
    </w:p>
    <w:p w14:paraId="2B36D438" w14:textId="4CB8D69A" w:rsidR="001B6743" w:rsidRDefault="001B6743" w:rsidP="001D66F8">
      <w:pPr>
        <w:pStyle w:val="ListParagraph"/>
        <w:numPr>
          <w:ilvl w:val="0"/>
          <w:numId w:val="12"/>
        </w:numPr>
      </w:pPr>
      <w:r>
        <w:t>SQLite</w:t>
      </w:r>
    </w:p>
    <w:p w14:paraId="77204D52" w14:textId="28A6E55A" w:rsidR="00124C40" w:rsidRPr="001B6743" w:rsidRDefault="00E33BBF" w:rsidP="00124C40">
      <w:pPr>
        <w:jc w:val="center"/>
      </w:pPr>
      <w:r w:rsidRPr="00E33BBF">
        <w:rPr>
          <w:noProof/>
        </w:rPr>
        <w:lastRenderedPageBreak/>
        <w:drawing>
          <wp:inline distT="0" distB="0" distL="0" distR="0" wp14:anchorId="25B977E0" wp14:editId="57389F78">
            <wp:extent cx="3772426" cy="2114845"/>
            <wp:effectExtent l="0" t="0" r="0" b="0"/>
            <wp:docPr id="18461659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165919" name=""/>
                    <pic:cNvPicPr/>
                  </pic:nvPicPr>
                  <pic:blipFill>
                    <a:blip r:embed="rId19"/>
                    <a:stretch>
                      <a:fillRect/>
                    </a:stretch>
                  </pic:blipFill>
                  <pic:spPr>
                    <a:xfrm>
                      <a:off x="0" y="0"/>
                      <a:ext cx="3772426" cy="2114845"/>
                    </a:xfrm>
                    <a:prstGeom prst="rect">
                      <a:avLst/>
                    </a:prstGeom>
                  </pic:spPr>
                </pic:pic>
              </a:graphicData>
            </a:graphic>
          </wp:inline>
        </w:drawing>
      </w:r>
    </w:p>
    <w:p w14:paraId="47D4B4D7" w14:textId="2C341F5D" w:rsidR="00A743FF" w:rsidRDefault="00A743FF" w:rsidP="00A743FF">
      <w:pPr>
        <w:pStyle w:val="Heading1"/>
        <w:rPr>
          <w:bCs/>
        </w:rPr>
      </w:pPr>
      <w:r w:rsidRPr="00A743FF">
        <w:rPr>
          <w:bCs/>
        </w:rPr>
        <w:t>3. Cho biết class mysqli để hỗ trợ thực hiện những điều gì. Hãy liệt kê và mô tả các phương thức trong class mysqli (tham khảo ở 2 hoặc các tài liệu khác mà bạn tìm được).</w:t>
      </w:r>
      <w:r w:rsidR="00B267B6" w:rsidRPr="00B267B6">
        <w:rPr>
          <w:b w:val="0"/>
        </w:rPr>
        <w:fldChar w:fldCharType="begin"/>
      </w:r>
      <w:r w:rsidR="00B267B6" w:rsidRPr="00B267B6">
        <w:rPr>
          <w:b w:val="0"/>
        </w:rPr>
        <w:instrText xml:space="preserve"> ADDIN ZOTERO_ITEM CSL_CITATION {"citationID":"rB1CDC2y","properties":{"formattedCitation":"[1]","plainCitation":"[1]","noteIndex":0},"citationItems":[{"id":54,"uris":["http://zotero.org/users/local/5GXSotLS/items/6JDLGY2F"],"itemData":{"id":54,"type":"webpage","abstract":"PHP is a popular general-purpose scripting language that powers everything from your blog to the most popular websites in the world.","language":"vi","title":"PHP: mysqli - Hướng dẫn","title-short":"PHP","URL":"https://www.php.net/manual/en/class.mysqli.php","accessed":{"date-parts":[["2025",1,27]]}}}],"schema":"https://github.com/citation-style-language/schema/raw/master/csl-citation.json"} </w:instrText>
      </w:r>
      <w:r w:rsidR="00B267B6" w:rsidRPr="00B267B6">
        <w:rPr>
          <w:b w:val="0"/>
        </w:rPr>
        <w:fldChar w:fldCharType="separate"/>
      </w:r>
      <w:r w:rsidR="00C51701" w:rsidRPr="00C51701">
        <w:t>[1]</w:t>
      </w:r>
      <w:r w:rsidR="00B267B6" w:rsidRPr="00B267B6">
        <w:rPr>
          <w:b w:val="0"/>
        </w:rPr>
        <w:fldChar w:fldCharType="end"/>
      </w:r>
    </w:p>
    <w:p w14:paraId="2C2E8EF6" w14:textId="191C6777" w:rsidR="008B0BAF" w:rsidRDefault="008B0BAF" w:rsidP="001D66F8">
      <w:pPr>
        <w:pStyle w:val="ListParagraph"/>
      </w:pPr>
      <w:r>
        <w:t xml:space="preserve">Class mysqli </w:t>
      </w:r>
      <w:r w:rsidR="0024302F">
        <w:t>trong PHP hỗ trợ các phương thức để thực hiện cách thao tác với CSDL MySQL.</w:t>
      </w:r>
    </w:p>
    <w:p w14:paraId="2D5AA3A1" w14:textId="010C9C3A" w:rsidR="0024302F" w:rsidRDefault="001D66F8" w:rsidP="001D66F8">
      <w:pPr>
        <w:pStyle w:val="ListParagraph"/>
      </w:pPr>
      <w:r>
        <w:t>Một số</w:t>
      </w:r>
      <w:r w:rsidR="0024302F">
        <w:t xml:space="preserve"> phương thức trong class mysqli như:</w:t>
      </w:r>
    </w:p>
    <w:p w14:paraId="003EC402" w14:textId="6C4A3EF5" w:rsidR="0024302F" w:rsidRDefault="0024302F" w:rsidP="001D66F8">
      <w:pPr>
        <w:pStyle w:val="ListParagraph"/>
      </w:pPr>
      <w:r>
        <w:t xml:space="preserve">__construct: Xây dựng đối tượng kết nối mới </w:t>
      </w:r>
    </w:p>
    <w:p w14:paraId="75AF6860" w14:textId="46588327" w:rsidR="0024302F" w:rsidRDefault="00B267B6" w:rsidP="001D66F8">
      <w:pPr>
        <w:pStyle w:val="ListParagraph"/>
      </w:pPr>
      <w:r>
        <w:t>a</w:t>
      </w:r>
      <w:r w:rsidRPr="00B267B6">
        <w:t>utocommit</w:t>
      </w:r>
      <w:r>
        <w:t xml:space="preserve">: </w:t>
      </w:r>
      <w:r w:rsidRPr="00B267B6">
        <w:t xml:space="preserve">Bật hoặc tắt chức năng tự động </w:t>
      </w:r>
      <w:r>
        <w:t>commit</w:t>
      </w:r>
      <w:r w:rsidRPr="00B267B6">
        <w:t xml:space="preserve"> sửa đổi cơ sở dữ liệu</w:t>
      </w:r>
    </w:p>
    <w:p w14:paraId="09B0156F" w14:textId="6B23429E" w:rsidR="00B267B6" w:rsidRDefault="00B267B6" w:rsidP="001D66F8">
      <w:pPr>
        <w:pStyle w:val="ListParagraph"/>
      </w:pPr>
      <w:r w:rsidRPr="00B267B6">
        <w:t>begin_transaction</w:t>
      </w:r>
      <w:r>
        <w:t xml:space="preserve">: </w:t>
      </w:r>
      <w:r w:rsidR="00602CC2" w:rsidRPr="00602CC2">
        <w:t>Bắt đầu một giao dịch</w:t>
      </w:r>
    </w:p>
    <w:p w14:paraId="06DEFEA2" w14:textId="61E11B9A" w:rsidR="00B267B6" w:rsidRDefault="00B267B6" w:rsidP="001D66F8">
      <w:pPr>
        <w:pStyle w:val="ListParagraph"/>
      </w:pPr>
      <w:r>
        <w:t>change_user</w:t>
      </w:r>
      <w:r w:rsidR="00602CC2">
        <w:t>:</w:t>
      </w:r>
      <w:r w:rsidR="00602CC2" w:rsidRPr="00602CC2">
        <w:rPr>
          <w:rFonts w:eastAsiaTheme="minorHAnsi" w:cstheme="minorBidi"/>
          <w:kern w:val="2"/>
          <w:sz w:val="28"/>
          <w:szCs w:val="22"/>
          <w14:ligatures w14:val="standardContextual"/>
        </w:rPr>
        <w:t xml:space="preserve"> </w:t>
      </w:r>
      <w:r w:rsidR="00602CC2" w:rsidRPr="00602CC2">
        <w:t>Thay đổi người dùng kết nối cơ sở dữ liệu</w:t>
      </w:r>
    </w:p>
    <w:p w14:paraId="33DB30E5" w14:textId="1519FDEB" w:rsidR="00B267B6" w:rsidRDefault="00B267B6" w:rsidP="001D66F8">
      <w:pPr>
        <w:pStyle w:val="ListParagraph"/>
      </w:pPr>
      <w:r>
        <w:t>character_set_name</w:t>
      </w:r>
      <w:r w:rsidR="00602CC2">
        <w:t xml:space="preserve">: </w:t>
      </w:r>
      <w:r w:rsidR="00602CC2" w:rsidRPr="00602CC2">
        <w:t xml:space="preserve">Trả về bộ ký tự </w:t>
      </w:r>
      <w:r w:rsidR="00602CC2">
        <w:t>của cơ sở dữ liệu đang sử dụng</w:t>
      </w:r>
    </w:p>
    <w:p w14:paraId="7AEF82D3" w14:textId="0F0FF1BA" w:rsidR="00B267B6" w:rsidRDefault="00B267B6" w:rsidP="001D66F8">
      <w:pPr>
        <w:pStyle w:val="ListParagraph"/>
      </w:pPr>
      <w:r>
        <w:t>close</w:t>
      </w:r>
      <w:r w:rsidR="00602CC2">
        <w:t>: đóng kết nối cơ sở dữ liệu</w:t>
      </w:r>
    </w:p>
    <w:p w14:paraId="517ADD5A" w14:textId="07D32A17" w:rsidR="00B267B6" w:rsidRDefault="00B267B6" w:rsidP="001D66F8">
      <w:pPr>
        <w:pStyle w:val="ListParagraph"/>
      </w:pPr>
      <w:r>
        <w:t>commit</w:t>
      </w:r>
      <w:r w:rsidR="00602CC2">
        <w:t>: commit lại giao dịch hiện tại</w:t>
      </w:r>
    </w:p>
    <w:p w14:paraId="718A938B" w14:textId="2B1521A7" w:rsidR="00B267B6" w:rsidRDefault="00B267B6" w:rsidP="001D66F8">
      <w:pPr>
        <w:pStyle w:val="ListParagraph"/>
      </w:pPr>
      <w:r>
        <w:t>connect</w:t>
      </w:r>
      <w:r w:rsidR="00602CC2">
        <w:t>: Kết nối tới cơ sở dữ liệu MySQL</w:t>
      </w:r>
    </w:p>
    <w:p w14:paraId="6C4B3122" w14:textId="30C9CC8F" w:rsidR="00B267B6" w:rsidRDefault="00B267B6" w:rsidP="001D66F8">
      <w:pPr>
        <w:pStyle w:val="ListParagraph"/>
      </w:pPr>
      <w:r>
        <w:t>debug</w:t>
      </w:r>
      <w:r w:rsidR="00602CC2">
        <w:t xml:space="preserve">: </w:t>
      </w:r>
      <w:r w:rsidR="00602CC2" w:rsidRPr="00602CC2">
        <w:t>Thực hiện các hoạt động gỡ lỗi</w:t>
      </w:r>
    </w:p>
    <w:p w14:paraId="1BA8C616" w14:textId="14A84E06" w:rsidR="00B267B6" w:rsidRDefault="00B267B6" w:rsidP="001D66F8">
      <w:pPr>
        <w:pStyle w:val="ListParagraph"/>
      </w:pPr>
      <w:r>
        <w:t>dump_debug_info</w:t>
      </w:r>
      <w:r w:rsidR="00602CC2">
        <w:t xml:space="preserve">: Ghi </w:t>
      </w:r>
      <w:r w:rsidR="00602CC2" w:rsidRPr="00602CC2">
        <w:t>thông tin gỡ lỗi vào nhật ký</w:t>
      </w:r>
    </w:p>
    <w:p w14:paraId="34C400A7" w14:textId="5B8942BF" w:rsidR="00B267B6" w:rsidRDefault="00B267B6" w:rsidP="001D66F8">
      <w:pPr>
        <w:pStyle w:val="ListParagraph"/>
      </w:pPr>
      <w:r>
        <w:t>execute_query</w:t>
      </w:r>
      <w:r w:rsidR="00602CC2">
        <w:t>: Thực hiện các câu lệnh truy vấn</w:t>
      </w:r>
    </w:p>
    <w:p w14:paraId="5E59C528" w14:textId="60CC3E12" w:rsidR="00B267B6" w:rsidRDefault="00B267B6" w:rsidP="001D66F8">
      <w:pPr>
        <w:pStyle w:val="ListParagraph"/>
      </w:pPr>
      <w:r>
        <w:t>get_charset</w:t>
      </w:r>
      <w:r w:rsidR="00602CC2">
        <w:t>:</w:t>
      </w:r>
      <w:r w:rsidR="00A91F11">
        <w:t xml:space="preserve"> </w:t>
      </w:r>
      <w:r w:rsidR="00A91F11" w:rsidRPr="00A91F11">
        <w:t>Trả về một đối tượng bộ ký tự</w:t>
      </w:r>
    </w:p>
    <w:p w14:paraId="34ED7C1A" w14:textId="00E5BF42" w:rsidR="00B267B6" w:rsidRDefault="00B267B6" w:rsidP="001D66F8">
      <w:pPr>
        <w:pStyle w:val="ListParagraph"/>
      </w:pPr>
      <w:r>
        <w:t>get_client_info</w:t>
      </w:r>
      <w:r w:rsidR="00A91F11">
        <w:t xml:space="preserve">: </w:t>
      </w:r>
      <w:r w:rsidR="00A91F11" w:rsidRPr="00A91F11">
        <w:t>Lấy thông tin máy khách MySQL</w:t>
      </w:r>
    </w:p>
    <w:p w14:paraId="15BED2DB" w14:textId="33CC3A27" w:rsidR="00B267B6" w:rsidRDefault="00B267B6" w:rsidP="001D66F8">
      <w:pPr>
        <w:pStyle w:val="ListParagraph"/>
      </w:pPr>
      <w:r>
        <w:t>get_connection_stats</w:t>
      </w:r>
      <w:r w:rsidR="00A91F11">
        <w:t xml:space="preserve">: </w:t>
      </w:r>
      <w:r w:rsidR="00A91F11" w:rsidRPr="00A91F11">
        <w:t>Trả về số liệu thống kê về kết nối máy khách</w:t>
      </w:r>
    </w:p>
    <w:p w14:paraId="54ABD421" w14:textId="4DBE3B05" w:rsidR="00B267B6" w:rsidRDefault="00B267B6" w:rsidP="001D66F8">
      <w:pPr>
        <w:pStyle w:val="ListParagraph"/>
      </w:pPr>
      <w:r>
        <w:t>get_server_info</w:t>
      </w:r>
      <w:r w:rsidR="00A91F11">
        <w:t xml:space="preserve">: </w:t>
      </w:r>
      <w:r w:rsidR="00A91F11" w:rsidRPr="00A91F11">
        <w:t xml:space="preserve">Trả về </w:t>
      </w:r>
      <w:r w:rsidR="00A91F11">
        <w:t>thông tin</w:t>
      </w:r>
      <w:r w:rsidR="00A91F11" w:rsidRPr="00A91F11">
        <w:t xml:space="preserve"> của máy chủ MySQL</w:t>
      </w:r>
    </w:p>
    <w:p w14:paraId="5EF5D525" w14:textId="4A2EFE8E" w:rsidR="00B267B6" w:rsidRDefault="00B267B6" w:rsidP="001D66F8">
      <w:pPr>
        <w:pStyle w:val="ListParagraph"/>
      </w:pPr>
      <w:r>
        <w:t>get_warnings</w:t>
      </w:r>
      <w:r w:rsidR="00A91F11">
        <w:t xml:space="preserve">: </w:t>
      </w:r>
      <w:r w:rsidR="00A91F11" w:rsidRPr="00A91F11">
        <w:t>Nhận kết quả của SHOW WARNINGS</w:t>
      </w:r>
    </w:p>
    <w:p w14:paraId="17FEE082" w14:textId="58801DF4" w:rsidR="00B267B6" w:rsidRDefault="00B267B6" w:rsidP="001D66F8">
      <w:pPr>
        <w:pStyle w:val="ListParagraph"/>
      </w:pPr>
      <w:r>
        <w:t>init</w:t>
      </w:r>
      <w:r w:rsidR="00A91F11">
        <w:t xml:space="preserve">: </w:t>
      </w:r>
      <w:r w:rsidR="00A91F11" w:rsidRPr="00A91F11">
        <w:t xml:space="preserve"> Khởi tạo </w:t>
      </w:r>
      <w:r w:rsidR="00A91F11">
        <w:t>đối tượng</w:t>
      </w:r>
      <w:r w:rsidR="00A91F11" w:rsidRPr="00A91F11">
        <w:t xml:space="preserve"> để sử dụng với mysqli_real_connect()</w:t>
      </w:r>
    </w:p>
    <w:p w14:paraId="27F79C91" w14:textId="0C02B579" w:rsidR="00B267B6" w:rsidRDefault="00B267B6" w:rsidP="001D66F8">
      <w:pPr>
        <w:pStyle w:val="ListParagraph"/>
      </w:pPr>
      <w:r>
        <w:t>kill</w:t>
      </w:r>
      <w:r w:rsidR="00A91F11">
        <w:t xml:space="preserve">: </w:t>
      </w:r>
      <w:r w:rsidR="00A91F11" w:rsidRPr="00A91F11">
        <w:t>Kết thúc một tiến trình MySQL server.</w:t>
      </w:r>
    </w:p>
    <w:p w14:paraId="613E2923" w14:textId="4F159353" w:rsidR="00B267B6" w:rsidRDefault="00B267B6" w:rsidP="001D66F8">
      <w:pPr>
        <w:pStyle w:val="ListParagraph"/>
      </w:pPr>
      <w:r>
        <w:t>more_results</w:t>
      </w:r>
      <w:r w:rsidR="00A91F11">
        <w:t>:</w:t>
      </w:r>
      <w:r w:rsidR="00A91F11" w:rsidRPr="00A91F11">
        <w:rPr>
          <w:rFonts w:eastAsiaTheme="minorHAnsi" w:cstheme="minorBidi"/>
          <w:kern w:val="2"/>
          <w:sz w:val="28"/>
          <w:szCs w:val="22"/>
          <w14:ligatures w14:val="standardContextual"/>
        </w:rPr>
        <w:t xml:space="preserve"> </w:t>
      </w:r>
      <w:r w:rsidR="00A91F11" w:rsidRPr="00A91F11">
        <w:t>Kiểm tra xem còn kết quả nào trong truy vấn không</w:t>
      </w:r>
    </w:p>
    <w:p w14:paraId="28BD01FA" w14:textId="09C1BFFB" w:rsidR="00B267B6" w:rsidRDefault="00B267B6" w:rsidP="001D66F8">
      <w:pPr>
        <w:pStyle w:val="ListParagraph"/>
      </w:pPr>
      <w:r>
        <w:t>multi_query</w:t>
      </w:r>
      <w:r w:rsidR="00A91F11">
        <w:t xml:space="preserve">: </w:t>
      </w:r>
      <w:r w:rsidR="00A91F11" w:rsidRPr="00A91F11">
        <w:t>Thực thi nhiều câu truy vấn cùng lúc</w:t>
      </w:r>
    </w:p>
    <w:p w14:paraId="76019AA0" w14:textId="1C461B44" w:rsidR="00B267B6" w:rsidRDefault="00B267B6" w:rsidP="001D66F8">
      <w:pPr>
        <w:pStyle w:val="ListParagraph"/>
      </w:pPr>
      <w:r>
        <w:t>next_result</w:t>
      </w:r>
      <w:r w:rsidR="00A91F11">
        <w:t>:</w:t>
      </w:r>
      <w:r w:rsidR="00A91F11" w:rsidRPr="00A91F11">
        <w:rPr>
          <w:rFonts w:eastAsiaTheme="minorHAnsi" w:cstheme="minorBidi"/>
          <w:kern w:val="2"/>
          <w:sz w:val="28"/>
          <w:szCs w:val="22"/>
          <w14:ligatures w14:val="standardContextual"/>
        </w:rPr>
        <w:t xml:space="preserve"> </w:t>
      </w:r>
      <w:r w:rsidR="00A91F11" w:rsidRPr="00A91F11">
        <w:t>Chuyển sang kết quả tiếp theo trong multi_query</w:t>
      </w:r>
      <w:r w:rsidR="00A91F11">
        <w:t>()</w:t>
      </w:r>
    </w:p>
    <w:p w14:paraId="3695DEEB" w14:textId="33C172C5" w:rsidR="00B267B6" w:rsidRDefault="00B267B6" w:rsidP="001D66F8">
      <w:pPr>
        <w:pStyle w:val="ListParagraph"/>
      </w:pPr>
      <w:r>
        <w:t>options</w:t>
      </w:r>
      <w:r w:rsidR="00A91F11">
        <w:t xml:space="preserve">: </w:t>
      </w:r>
      <w:r w:rsidR="00A91F11" w:rsidRPr="00A91F11">
        <w:t>Thiết lập tùy chọn</w:t>
      </w:r>
    </w:p>
    <w:p w14:paraId="2E959B57" w14:textId="306DD53F" w:rsidR="00B267B6" w:rsidRDefault="00B267B6" w:rsidP="001D66F8">
      <w:pPr>
        <w:pStyle w:val="ListParagraph"/>
      </w:pPr>
      <w:r>
        <w:t>ping</w:t>
      </w:r>
      <w:r w:rsidR="00A91F11">
        <w:t>: Kiểm tra kết nối (Không còn được sử dụng từ bản 8.4.0)</w:t>
      </w:r>
    </w:p>
    <w:p w14:paraId="3C751466" w14:textId="66A320F1" w:rsidR="00B267B6" w:rsidRDefault="00B267B6" w:rsidP="001D66F8">
      <w:pPr>
        <w:pStyle w:val="ListParagraph"/>
      </w:pPr>
      <w:r>
        <w:lastRenderedPageBreak/>
        <w:t>poll</w:t>
      </w:r>
      <w:r w:rsidR="00A91F11">
        <w:t xml:space="preserve">: </w:t>
      </w:r>
      <w:r w:rsidR="00A91F11" w:rsidRPr="00A91F11">
        <w:t>Kết nối thăm dò</w:t>
      </w:r>
    </w:p>
    <w:p w14:paraId="729C64F1" w14:textId="56698B4C" w:rsidR="00B267B6" w:rsidRDefault="00B267B6" w:rsidP="001D66F8">
      <w:pPr>
        <w:pStyle w:val="ListParagraph"/>
      </w:pPr>
      <w:r>
        <w:t>prepare</w:t>
      </w:r>
      <w:r w:rsidR="00A91F11">
        <w:t xml:space="preserve">: </w:t>
      </w:r>
      <w:r w:rsidR="00A91F11" w:rsidRPr="00A91F11">
        <w:t xml:space="preserve">Chuẩn bị một câu truy vấn </w:t>
      </w:r>
      <w:r w:rsidR="009E0602" w:rsidRPr="009E0602">
        <w:t>SQL</w:t>
      </w:r>
    </w:p>
    <w:p w14:paraId="74D97439" w14:textId="2A11CA50" w:rsidR="00B267B6" w:rsidRDefault="00B267B6" w:rsidP="001D66F8">
      <w:pPr>
        <w:pStyle w:val="ListParagraph"/>
      </w:pPr>
      <w:r>
        <w:t>query</w:t>
      </w:r>
      <w:r w:rsidR="00A91F11">
        <w:t xml:space="preserve">: </w:t>
      </w:r>
      <w:r w:rsidR="00A91F11" w:rsidRPr="00A91F11">
        <w:t xml:space="preserve">Thực thi một câu truy vấn </w:t>
      </w:r>
      <w:r w:rsidR="009E0602" w:rsidRPr="009E0602">
        <w:t>SQL</w:t>
      </w:r>
    </w:p>
    <w:p w14:paraId="554CA684" w14:textId="1E2FF317" w:rsidR="00B267B6" w:rsidRDefault="00B267B6" w:rsidP="001D66F8">
      <w:pPr>
        <w:pStyle w:val="ListParagraph"/>
      </w:pPr>
      <w:r>
        <w:t>real_connect</w:t>
      </w:r>
      <w:r w:rsidR="00A91F11">
        <w:t xml:space="preserve">: </w:t>
      </w:r>
      <w:r w:rsidR="00A91F11" w:rsidRPr="00A91F11">
        <w:t>Mở kết nối tới máy chủ my</w:t>
      </w:r>
      <w:r w:rsidR="00A91F11">
        <w:t>SQL</w:t>
      </w:r>
    </w:p>
    <w:p w14:paraId="789D00DF" w14:textId="6033ABBF" w:rsidR="00B267B6" w:rsidRDefault="00B267B6" w:rsidP="001D66F8">
      <w:pPr>
        <w:pStyle w:val="ListParagraph"/>
      </w:pPr>
      <w:r>
        <w:t>real_escape_string</w:t>
      </w:r>
      <w:r w:rsidR="00A91F11">
        <w:t>:</w:t>
      </w:r>
      <w:r w:rsidR="009E0602" w:rsidRPr="009E0602">
        <w:t xml:space="preserve"> Thoát ký tự đặc biệt trong chuỗi để an toàn với SQL</w:t>
      </w:r>
    </w:p>
    <w:p w14:paraId="3A3772EF" w14:textId="08BB96C2" w:rsidR="00B267B6" w:rsidRDefault="00B267B6" w:rsidP="001D66F8">
      <w:pPr>
        <w:pStyle w:val="ListParagraph"/>
      </w:pPr>
      <w:r>
        <w:t>real_query</w:t>
      </w:r>
      <w:r w:rsidR="00A91F11">
        <w:t>:</w:t>
      </w:r>
      <w:r w:rsidR="009E0602">
        <w:t xml:space="preserve"> </w:t>
      </w:r>
      <w:r w:rsidR="009E0602" w:rsidRPr="009E0602">
        <w:t>Thực hiện truy vấn SQL</w:t>
      </w:r>
    </w:p>
    <w:p w14:paraId="7C41017A" w14:textId="5A456E5B" w:rsidR="00B267B6" w:rsidRDefault="00B267B6" w:rsidP="001D66F8">
      <w:pPr>
        <w:pStyle w:val="ListParagraph"/>
      </w:pPr>
      <w:r>
        <w:t>reap_async_query</w:t>
      </w:r>
      <w:r w:rsidR="00A91F11">
        <w:t>:</w:t>
      </w:r>
      <w:r w:rsidR="009E0602">
        <w:t xml:space="preserve"> </w:t>
      </w:r>
      <w:r w:rsidR="009E0602" w:rsidRPr="009E0602">
        <w:t>Nhận kết quả từ truy vấn bất đồng bộ</w:t>
      </w:r>
    </w:p>
    <w:p w14:paraId="64E2B089" w14:textId="669DB908" w:rsidR="00B267B6" w:rsidRDefault="00B267B6" w:rsidP="001D66F8">
      <w:pPr>
        <w:pStyle w:val="ListParagraph"/>
      </w:pPr>
      <w:r>
        <w:t>refresh</w:t>
      </w:r>
      <w:r w:rsidR="00A91F11">
        <w:t>:</w:t>
      </w:r>
      <w:r w:rsidR="009E0602">
        <w:t xml:space="preserve"> </w:t>
      </w:r>
      <w:r w:rsidR="009E0602" w:rsidRPr="009E0602">
        <w:t>Làm mới</w:t>
      </w:r>
      <w:r w:rsidR="009E0602">
        <w:t xml:space="preserve"> (Không còn được sử dụng từ bản 8.4.0)</w:t>
      </w:r>
    </w:p>
    <w:p w14:paraId="679B647D" w14:textId="7692AD86" w:rsidR="00B267B6" w:rsidRDefault="00B267B6" w:rsidP="001D66F8">
      <w:pPr>
        <w:pStyle w:val="ListParagraph"/>
      </w:pPr>
      <w:r>
        <w:t>release_savepoint</w:t>
      </w:r>
      <w:r w:rsidR="00A91F11">
        <w:t>:</w:t>
      </w:r>
      <w:r w:rsidR="009E0602">
        <w:t xml:space="preserve"> </w:t>
      </w:r>
      <w:r w:rsidR="009E0602" w:rsidRPr="009E0602">
        <w:t>Đặt điểm lưu giao dịch được đặt tên</w:t>
      </w:r>
    </w:p>
    <w:p w14:paraId="4F6AFEC1" w14:textId="00156021" w:rsidR="00B267B6" w:rsidRDefault="00B267B6" w:rsidP="001D66F8">
      <w:pPr>
        <w:pStyle w:val="ListParagraph"/>
      </w:pPr>
      <w:r>
        <w:t>rollback</w:t>
      </w:r>
      <w:r w:rsidR="00A91F11">
        <w:t>:</w:t>
      </w:r>
      <w:r w:rsidR="009E0602">
        <w:t xml:space="preserve"> </w:t>
      </w:r>
      <w:r w:rsidR="009E0602" w:rsidRPr="009E0602">
        <w:t>Hủy bỏ thay đổi trong giao dịch</w:t>
      </w:r>
    </w:p>
    <w:p w14:paraId="56BC08CE" w14:textId="3CB11137" w:rsidR="00B267B6" w:rsidRDefault="00B267B6" w:rsidP="001D66F8">
      <w:pPr>
        <w:pStyle w:val="ListParagraph"/>
      </w:pPr>
      <w:r>
        <w:t>savepoint</w:t>
      </w:r>
      <w:r w:rsidR="00A91F11">
        <w:t>:</w:t>
      </w:r>
      <w:r w:rsidR="009E0602">
        <w:t xml:space="preserve"> </w:t>
      </w:r>
      <w:r w:rsidR="009E0602" w:rsidRPr="009E0602">
        <w:t>Đặt điểm lưu giao dịch được đặt tên</w:t>
      </w:r>
    </w:p>
    <w:p w14:paraId="06AAA6BF" w14:textId="2A077358" w:rsidR="00B267B6" w:rsidRDefault="00B267B6" w:rsidP="001D66F8">
      <w:pPr>
        <w:pStyle w:val="ListParagraph"/>
      </w:pPr>
      <w:r>
        <w:t>select_db</w:t>
      </w:r>
      <w:r w:rsidR="00A91F11">
        <w:t>:</w:t>
      </w:r>
      <w:r w:rsidR="009E0602">
        <w:t xml:space="preserve"> </w:t>
      </w:r>
      <w:r w:rsidR="009E0602" w:rsidRPr="009E0602">
        <w:t>Chọn cơ sở dữ liệu.</w:t>
      </w:r>
    </w:p>
    <w:p w14:paraId="5BCBB40B" w14:textId="34D7C12D" w:rsidR="00B267B6" w:rsidRDefault="00B267B6" w:rsidP="001D66F8">
      <w:pPr>
        <w:pStyle w:val="ListParagraph"/>
      </w:pPr>
      <w:r>
        <w:t>set_charset</w:t>
      </w:r>
      <w:r w:rsidR="00A91F11">
        <w:t>:</w:t>
      </w:r>
      <w:r w:rsidR="009E0602">
        <w:t xml:space="preserve"> </w:t>
      </w:r>
      <w:r w:rsidR="009E0602" w:rsidRPr="009E0602">
        <w:t>Thiết lập bộ ký tự cho kết nối</w:t>
      </w:r>
    </w:p>
    <w:p w14:paraId="30C6EEDA" w14:textId="541ABA48" w:rsidR="00B267B6" w:rsidRDefault="00B267B6" w:rsidP="001D66F8">
      <w:pPr>
        <w:pStyle w:val="ListParagraph"/>
      </w:pPr>
      <w:r>
        <w:t>ssl_set</w:t>
      </w:r>
      <w:r w:rsidR="00A91F11">
        <w:t>:</w:t>
      </w:r>
      <w:r w:rsidR="009E0602">
        <w:t xml:space="preserve"> </w:t>
      </w:r>
      <w:r w:rsidR="009E0602" w:rsidRPr="009E0602">
        <w:t>Cấu hình kết nối SSL</w:t>
      </w:r>
    </w:p>
    <w:p w14:paraId="5AC5E767" w14:textId="20693B51" w:rsidR="00B267B6" w:rsidRDefault="00B267B6" w:rsidP="001D66F8">
      <w:pPr>
        <w:pStyle w:val="ListParagraph"/>
      </w:pPr>
      <w:r>
        <w:t>stat</w:t>
      </w:r>
      <w:r w:rsidR="00A91F11">
        <w:t>:</w:t>
      </w:r>
      <w:r w:rsidR="009E0602" w:rsidRPr="009E0602">
        <w:rPr>
          <w:rFonts w:eastAsiaTheme="minorHAnsi" w:cstheme="minorBidi"/>
          <w:kern w:val="2"/>
          <w:sz w:val="28"/>
          <w:szCs w:val="22"/>
          <w14:ligatures w14:val="standardContextual"/>
        </w:rPr>
        <w:t xml:space="preserve"> </w:t>
      </w:r>
      <w:r w:rsidR="009E0602" w:rsidRPr="009E0602">
        <w:t>Lấy trạng thái của MySQL server</w:t>
      </w:r>
    </w:p>
    <w:p w14:paraId="754B3BD2" w14:textId="308B60E5" w:rsidR="00B267B6" w:rsidRDefault="00B267B6" w:rsidP="001D66F8">
      <w:pPr>
        <w:pStyle w:val="ListParagraph"/>
      </w:pPr>
      <w:r>
        <w:t>stmt_init</w:t>
      </w:r>
      <w:r w:rsidR="00A91F11">
        <w:t>:</w:t>
      </w:r>
      <w:r w:rsidR="009E0602">
        <w:t xml:space="preserve"> Khởi tạo đối tượng và chuẩn bị truy vấn</w:t>
      </w:r>
    </w:p>
    <w:p w14:paraId="6242EC96" w14:textId="5D7A3889" w:rsidR="00B267B6" w:rsidRDefault="00B267B6" w:rsidP="001D66F8">
      <w:pPr>
        <w:pStyle w:val="ListParagraph"/>
      </w:pPr>
      <w:r>
        <w:t>store_result</w:t>
      </w:r>
      <w:r w:rsidR="00A91F11">
        <w:t>:</w:t>
      </w:r>
      <w:r w:rsidR="009E0602">
        <w:t xml:space="preserve"> </w:t>
      </w:r>
      <w:r w:rsidR="009E0602" w:rsidRPr="009E0602">
        <w:t>Lưu trữ kết quả từ truy vấn</w:t>
      </w:r>
    </w:p>
    <w:p w14:paraId="3C7B15BA" w14:textId="62C67E75" w:rsidR="00B267B6" w:rsidRDefault="00B267B6" w:rsidP="001D66F8">
      <w:pPr>
        <w:pStyle w:val="ListParagraph"/>
      </w:pPr>
      <w:r>
        <w:t>thread_safe</w:t>
      </w:r>
      <w:r w:rsidR="009E0602">
        <w:t xml:space="preserve">: </w:t>
      </w:r>
      <w:r w:rsidR="009E0602" w:rsidRPr="009E0602">
        <w:t>Trả về việc an toàn luồng có được cung cấp hay không</w:t>
      </w:r>
    </w:p>
    <w:p w14:paraId="204E25A9" w14:textId="72F5C632" w:rsidR="00B267B6" w:rsidRDefault="00B267B6" w:rsidP="001D66F8">
      <w:pPr>
        <w:pStyle w:val="ListParagraph"/>
      </w:pPr>
      <w:r>
        <w:t>use_result</w:t>
      </w:r>
      <w:r w:rsidR="00A91F11">
        <w:t>:</w:t>
      </w:r>
      <w:r w:rsidR="009E0602">
        <w:t xml:space="preserve"> </w:t>
      </w:r>
      <w:r w:rsidR="009E0602" w:rsidRPr="009E0602">
        <w:t>Khởi tạo một tập kết quả truy xuất</w:t>
      </w:r>
    </w:p>
    <w:p w14:paraId="18F731F0" w14:textId="72B20E3D" w:rsidR="001D66F8" w:rsidRDefault="001D66F8" w:rsidP="001D66F8">
      <w:pPr>
        <w:pStyle w:val="ListParagraph"/>
      </w:pPr>
      <w:r>
        <w:t xml:space="preserve">fetch_array: </w:t>
      </w:r>
      <w:r w:rsidRPr="009A2247">
        <w:t>Trả về một mảng chứa dữ liệu từ hàng tiếp theo trong kết quả, với</w:t>
      </w:r>
      <w:r>
        <w:t xml:space="preserve"> </w:t>
      </w:r>
      <w:r w:rsidRPr="009A2247">
        <w:t>cả</w:t>
      </w:r>
      <w:r>
        <w:t xml:space="preserve"> </w:t>
      </w:r>
      <w:r w:rsidRPr="009A2247">
        <w:t>hai kiểu kết hợp và số nguyên.</w:t>
      </w:r>
    </w:p>
    <w:p w14:paraId="618B55CD" w14:textId="4644EE63" w:rsidR="001D66F8" w:rsidRDefault="001D66F8" w:rsidP="001D66F8">
      <w:pPr>
        <w:pStyle w:val="ListParagraph"/>
      </w:pPr>
      <w:r>
        <w:t>fetch_object:</w:t>
      </w:r>
      <w:r w:rsidRPr="009A2247">
        <w:t>Trả về một đối tượng chứa dữ liệu từ hàng tiếp theo trong kết quả</w:t>
      </w:r>
    </w:p>
    <w:p w14:paraId="542F2E29" w14:textId="45F22FD4" w:rsidR="001D66F8" w:rsidRDefault="001D66F8" w:rsidP="001D66F8">
      <w:pPr>
        <w:pStyle w:val="ListParagraph"/>
      </w:pPr>
      <w:r>
        <w:t xml:space="preserve">fetch_row: </w:t>
      </w:r>
      <w:r w:rsidRPr="009A2247">
        <w:t>Trả về một mảng chứa dữ liệu từ hàng tiếp theo trong kết quả, chỉ sử</w:t>
      </w:r>
      <w:r>
        <w:t xml:space="preserve"> </w:t>
      </w:r>
      <w:r w:rsidRPr="009A2247">
        <w:t>dụng kiểu số nguyên</w:t>
      </w:r>
    </w:p>
    <w:p w14:paraId="7FB68AC9" w14:textId="10CFA6F9" w:rsidR="001D66F8" w:rsidRDefault="001D66F8" w:rsidP="001D66F8">
      <w:pPr>
        <w:pStyle w:val="ListParagraph"/>
      </w:pPr>
      <w:r>
        <w:t>fetch_assoc:</w:t>
      </w:r>
      <w:r w:rsidRPr="001D66F8">
        <w:t xml:space="preserve"> Trả về một dòng dữ liệu dưới dạng mảng kết hợp</w:t>
      </w:r>
    </w:p>
    <w:p w14:paraId="48C277D0" w14:textId="0945651E" w:rsidR="001D66F8" w:rsidRPr="0024302F" w:rsidRDefault="001D66F8" w:rsidP="001D66F8">
      <w:pPr>
        <w:pStyle w:val="ListParagraph"/>
      </w:pPr>
      <w:r>
        <w:t xml:space="preserve">fetch_all: </w:t>
      </w:r>
      <w:r w:rsidRPr="001D66F8">
        <w:t>Trả về tất cả các dòng dữ liệu dưới dạng một mảng nhiều chiều</w:t>
      </w:r>
    </w:p>
    <w:p w14:paraId="462A6982" w14:textId="77777777" w:rsidR="00A743FF" w:rsidRDefault="00A743FF" w:rsidP="00A743FF">
      <w:pPr>
        <w:pStyle w:val="Heading1"/>
        <w:rPr>
          <w:bCs/>
        </w:rPr>
      </w:pPr>
      <w:r w:rsidRPr="00A743FF">
        <w:rPr>
          <w:bCs/>
        </w:rPr>
        <w:t>4. Trong tập tin connect.php, Bạn hãy cho biết ý nghĩa của phương thức die() và cách dùng.</w:t>
      </w:r>
    </w:p>
    <w:p w14:paraId="0B59A98F" w14:textId="4B983674" w:rsidR="00E321DC" w:rsidRPr="00E321DC" w:rsidRDefault="00E321DC" w:rsidP="00E321DC">
      <w:pPr>
        <w:jc w:val="center"/>
      </w:pPr>
      <w:r w:rsidRPr="00E321DC">
        <w:rPr>
          <w:noProof/>
        </w:rPr>
        <w:drawing>
          <wp:inline distT="0" distB="0" distL="0" distR="0" wp14:anchorId="296DCBD2" wp14:editId="7430FC4C">
            <wp:extent cx="5125165" cy="466790"/>
            <wp:effectExtent l="0" t="0" r="0" b="9525"/>
            <wp:docPr id="11972005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200534" name=""/>
                    <pic:cNvPicPr/>
                  </pic:nvPicPr>
                  <pic:blipFill>
                    <a:blip r:embed="rId20"/>
                    <a:stretch>
                      <a:fillRect/>
                    </a:stretch>
                  </pic:blipFill>
                  <pic:spPr>
                    <a:xfrm>
                      <a:off x="0" y="0"/>
                      <a:ext cx="5125165" cy="466790"/>
                    </a:xfrm>
                    <a:prstGeom prst="rect">
                      <a:avLst/>
                    </a:prstGeom>
                  </pic:spPr>
                </pic:pic>
              </a:graphicData>
            </a:graphic>
          </wp:inline>
        </w:drawing>
      </w:r>
    </w:p>
    <w:p w14:paraId="181CC0F5" w14:textId="5A117F80" w:rsidR="0054591B" w:rsidRDefault="00E321DC" w:rsidP="001D66F8">
      <w:pPr>
        <w:pStyle w:val="ListParagraph"/>
      </w:pPr>
      <w:r>
        <w:t>Phương thức die(): dừng một chương trình đang thực thi ngay lập tức và không thực hiện các lệnh con sao đó. Có thể hiển thị thông báo lỗi</w:t>
      </w:r>
    </w:p>
    <w:p w14:paraId="1B247201" w14:textId="24A8ABC7" w:rsidR="0054591B" w:rsidRDefault="0054591B" w:rsidP="001D66F8">
      <w:pPr>
        <w:pStyle w:val="ListParagraph"/>
      </w:pPr>
      <w:r>
        <w:t xml:space="preserve">Cách dùng: </w:t>
      </w:r>
    </w:p>
    <w:p w14:paraId="0BBB6636" w14:textId="3B61597D" w:rsidR="0054591B" w:rsidRDefault="0054591B" w:rsidP="007016F5">
      <w:pPr>
        <w:ind w:left="3600"/>
      </w:pPr>
      <w:r>
        <w:t>die(&lt;thông báo lỗi&gt;);</w:t>
      </w:r>
    </w:p>
    <w:p w14:paraId="2DB1839C" w14:textId="4FCC5EF6" w:rsidR="0054591B" w:rsidRDefault="0054591B" w:rsidP="0054591B">
      <w:pPr>
        <w:ind w:left="360"/>
        <w:jc w:val="center"/>
      </w:pPr>
      <w:r w:rsidRPr="0054591B">
        <w:rPr>
          <w:noProof/>
        </w:rPr>
        <w:lastRenderedPageBreak/>
        <w:drawing>
          <wp:inline distT="0" distB="0" distL="0" distR="0" wp14:anchorId="6E63E8DB" wp14:editId="09E907DB">
            <wp:extent cx="3934374" cy="2724530"/>
            <wp:effectExtent l="0" t="0" r="9525" b="0"/>
            <wp:docPr id="20454803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480300" name=""/>
                    <pic:cNvPicPr/>
                  </pic:nvPicPr>
                  <pic:blipFill>
                    <a:blip r:embed="rId21"/>
                    <a:stretch>
                      <a:fillRect/>
                    </a:stretch>
                  </pic:blipFill>
                  <pic:spPr>
                    <a:xfrm>
                      <a:off x="0" y="0"/>
                      <a:ext cx="3934374" cy="2724530"/>
                    </a:xfrm>
                    <a:prstGeom prst="rect">
                      <a:avLst/>
                    </a:prstGeom>
                  </pic:spPr>
                </pic:pic>
              </a:graphicData>
            </a:graphic>
          </wp:inline>
        </w:drawing>
      </w:r>
    </w:p>
    <w:p w14:paraId="499EE21C" w14:textId="4AA8CB44" w:rsidR="0054591B" w:rsidRPr="00E321DC" w:rsidRDefault="0054591B" w:rsidP="0054591B">
      <w:pPr>
        <w:ind w:left="360"/>
        <w:jc w:val="center"/>
      </w:pPr>
      <w:r w:rsidRPr="0054591B">
        <w:rPr>
          <w:noProof/>
        </w:rPr>
        <w:drawing>
          <wp:inline distT="0" distB="0" distL="0" distR="0" wp14:anchorId="488ADC59" wp14:editId="12342AB6">
            <wp:extent cx="3829584" cy="1562318"/>
            <wp:effectExtent l="0" t="0" r="0" b="0"/>
            <wp:docPr id="1549572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572904" name=""/>
                    <pic:cNvPicPr/>
                  </pic:nvPicPr>
                  <pic:blipFill>
                    <a:blip r:embed="rId22"/>
                    <a:stretch>
                      <a:fillRect/>
                    </a:stretch>
                  </pic:blipFill>
                  <pic:spPr>
                    <a:xfrm>
                      <a:off x="0" y="0"/>
                      <a:ext cx="3829584" cy="1562318"/>
                    </a:xfrm>
                    <a:prstGeom prst="rect">
                      <a:avLst/>
                    </a:prstGeom>
                  </pic:spPr>
                </pic:pic>
              </a:graphicData>
            </a:graphic>
          </wp:inline>
        </w:drawing>
      </w:r>
    </w:p>
    <w:p w14:paraId="5B2B2488" w14:textId="77777777" w:rsidR="008B0BAF" w:rsidRPr="008B0BAF" w:rsidRDefault="008B0BAF" w:rsidP="008B0BAF"/>
    <w:p w14:paraId="1967502B" w14:textId="5F916B37" w:rsidR="00A743FF" w:rsidRDefault="00A743FF" w:rsidP="00A743FF">
      <w:pPr>
        <w:pStyle w:val="Heading1"/>
        <w:rPr>
          <w:bCs/>
        </w:rPr>
      </w:pPr>
      <w:r w:rsidRPr="00A743FF">
        <w:rPr>
          <w:bCs/>
        </w:rPr>
        <w:t>5. Trong tập tin taidulieu_bang.php có dùng phương thức fetch_assoc và fetch_all để lấy dữ liệu từ đối tượng $result. Ngoài 2 phương thức này, các bạn hãy liệt kê các phương thức khác trong mysqli có chức năng tương tự, và hãy chạy thử các phương thức này như các cách hiển thị dữ liệu cách 4, cách 5, cách 6... trong tập tin taidulieu_bang.php.</w:t>
      </w:r>
    </w:p>
    <w:p w14:paraId="4E6B6756" w14:textId="77777777" w:rsidR="009A2247" w:rsidRDefault="009A2247" w:rsidP="009A2247">
      <w:r>
        <w:t>Các phương thức có chức năng tương tự fetch_assoc và fetch_all:</w:t>
      </w:r>
    </w:p>
    <w:p w14:paraId="28125436" w14:textId="68EEC5B7" w:rsidR="009A2247" w:rsidRDefault="009A2247" w:rsidP="001D66F8">
      <w:pPr>
        <w:pStyle w:val="ListParagraph"/>
      </w:pPr>
      <w:r>
        <w:t xml:space="preserve">fetch_array(): </w:t>
      </w:r>
      <w:r w:rsidRPr="009A2247">
        <w:t>Trả về một mảng chứa dữ liệu từ hàng tiếp theo trong kết quả, với</w:t>
      </w:r>
      <w:r>
        <w:t xml:space="preserve"> </w:t>
      </w:r>
      <w:r w:rsidRPr="009A2247">
        <w:t>cả</w:t>
      </w:r>
      <w:r>
        <w:t xml:space="preserve"> </w:t>
      </w:r>
      <w:r w:rsidRPr="009A2247">
        <w:t>hai kiểu kết hợp và số nguyên</w:t>
      </w:r>
    </w:p>
    <w:p w14:paraId="4CDE4001" w14:textId="2FEFB174" w:rsidR="007F76FE" w:rsidRPr="009A2247" w:rsidRDefault="007F76FE" w:rsidP="007F76FE">
      <w:r w:rsidRPr="007F76FE">
        <w:rPr>
          <w:noProof/>
        </w:rPr>
        <w:drawing>
          <wp:inline distT="0" distB="0" distL="0" distR="0" wp14:anchorId="763D6E49" wp14:editId="0643ACB6">
            <wp:extent cx="5943600" cy="1059180"/>
            <wp:effectExtent l="0" t="0" r="0" b="7620"/>
            <wp:docPr id="4694459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445917" name=""/>
                    <pic:cNvPicPr/>
                  </pic:nvPicPr>
                  <pic:blipFill>
                    <a:blip r:embed="rId23"/>
                    <a:stretch>
                      <a:fillRect/>
                    </a:stretch>
                  </pic:blipFill>
                  <pic:spPr>
                    <a:xfrm>
                      <a:off x="0" y="0"/>
                      <a:ext cx="5943600" cy="1059180"/>
                    </a:xfrm>
                    <a:prstGeom prst="rect">
                      <a:avLst/>
                    </a:prstGeom>
                  </pic:spPr>
                </pic:pic>
              </a:graphicData>
            </a:graphic>
          </wp:inline>
        </w:drawing>
      </w:r>
    </w:p>
    <w:p w14:paraId="092ADDF0" w14:textId="2B23ECE7" w:rsidR="0054591B" w:rsidRDefault="009A2247" w:rsidP="001D66F8">
      <w:pPr>
        <w:pStyle w:val="ListParagraph"/>
      </w:pPr>
      <w:r>
        <w:t>fetch_object():</w:t>
      </w:r>
      <w:r w:rsidRPr="009A2247">
        <w:t>Trả về một đối tượng chứa dữ liệu từ hàng tiếp theo trong kết quả</w:t>
      </w:r>
    </w:p>
    <w:p w14:paraId="1F9FD8A8" w14:textId="20A63E34" w:rsidR="007F76FE" w:rsidRDefault="00FF5FE9" w:rsidP="007F76FE">
      <w:r w:rsidRPr="00FF5FE9">
        <w:rPr>
          <w:noProof/>
        </w:rPr>
        <w:lastRenderedPageBreak/>
        <w:drawing>
          <wp:inline distT="0" distB="0" distL="0" distR="0" wp14:anchorId="24AD0A83" wp14:editId="6763765B">
            <wp:extent cx="5943600" cy="1523365"/>
            <wp:effectExtent l="0" t="0" r="0" b="635"/>
            <wp:docPr id="1329753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753228" name=""/>
                    <pic:cNvPicPr/>
                  </pic:nvPicPr>
                  <pic:blipFill>
                    <a:blip r:embed="rId24"/>
                    <a:stretch>
                      <a:fillRect/>
                    </a:stretch>
                  </pic:blipFill>
                  <pic:spPr>
                    <a:xfrm>
                      <a:off x="0" y="0"/>
                      <a:ext cx="5943600" cy="1523365"/>
                    </a:xfrm>
                    <a:prstGeom prst="rect">
                      <a:avLst/>
                    </a:prstGeom>
                  </pic:spPr>
                </pic:pic>
              </a:graphicData>
            </a:graphic>
          </wp:inline>
        </w:drawing>
      </w:r>
    </w:p>
    <w:p w14:paraId="337FC5F8" w14:textId="58C8A8E8" w:rsidR="008B0BAF" w:rsidRDefault="009A2247" w:rsidP="001D66F8">
      <w:pPr>
        <w:pStyle w:val="ListParagraph"/>
      </w:pPr>
      <w:r>
        <w:t xml:space="preserve">fetch_row(): </w:t>
      </w:r>
      <w:r w:rsidRPr="009A2247">
        <w:t>Trả về một mảng chứa dữ liệu từ hàng tiếp theo trong kết quả, chỉ sử</w:t>
      </w:r>
      <w:r w:rsidR="00FF5FE9">
        <w:t xml:space="preserve"> </w:t>
      </w:r>
      <w:r w:rsidRPr="009A2247">
        <w:t>dụng kiểu số nguyên</w:t>
      </w:r>
    </w:p>
    <w:p w14:paraId="41934056" w14:textId="57960AD0" w:rsidR="00FF5FE9" w:rsidRDefault="00FF5FE9" w:rsidP="00FF5FE9">
      <w:r w:rsidRPr="00FF5FE9">
        <w:rPr>
          <w:noProof/>
        </w:rPr>
        <w:drawing>
          <wp:inline distT="0" distB="0" distL="0" distR="0" wp14:anchorId="3229BC15" wp14:editId="621DB589">
            <wp:extent cx="5943600" cy="1784985"/>
            <wp:effectExtent l="0" t="0" r="0" b="5715"/>
            <wp:docPr id="131786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86773" name=""/>
                    <pic:cNvPicPr/>
                  </pic:nvPicPr>
                  <pic:blipFill>
                    <a:blip r:embed="rId25"/>
                    <a:stretch>
                      <a:fillRect/>
                    </a:stretch>
                  </pic:blipFill>
                  <pic:spPr>
                    <a:xfrm>
                      <a:off x="0" y="0"/>
                      <a:ext cx="5943600" cy="1784985"/>
                    </a:xfrm>
                    <a:prstGeom prst="rect">
                      <a:avLst/>
                    </a:prstGeom>
                  </pic:spPr>
                </pic:pic>
              </a:graphicData>
            </a:graphic>
          </wp:inline>
        </w:drawing>
      </w:r>
    </w:p>
    <w:p w14:paraId="6C0C9B59" w14:textId="005F9686" w:rsidR="00FF5FE9" w:rsidRDefault="00FF5FE9" w:rsidP="00FF5FE9">
      <w:r>
        <w:t>Kết quả sau khi chạy</w:t>
      </w:r>
    </w:p>
    <w:p w14:paraId="1CAF649A" w14:textId="7E084493" w:rsidR="00FF5FE9" w:rsidRPr="008B0BAF" w:rsidRDefault="00FF5FE9" w:rsidP="00FF5FE9">
      <w:r w:rsidRPr="00FF5FE9">
        <w:rPr>
          <w:noProof/>
        </w:rPr>
        <w:drawing>
          <wp:inline distT="0" distB="0" distL="0" distR="0" wp14:anchorId="1E3BB1F1" wp14:editId="050F4318">
            <wp:extent cx="5943600" cy="3731895"/>
            <wp:effectExtent l="0" t="0" r="0" b="1905"/>
            <wp:docPr id="20851926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192667" name=""/>
                    <pic:cNvPicPr/>
                  </pic:nvPicPr>
                  <pic:blipFill>
                    <a:blip r:embed="rId26"/>
                    <a:stretch>
                      <a:fillRect/>
                    </a:stretch>
                  </pic:blipFill>
                  <pic:spPr>
                    <a:xfrm>
                      <a:off x="0" y="0"/>
                      <a:ext cx="5943600" cy="3731895"/>
                    </a:xfrm>
                    <a:prstGeom prst="rect">
                      <a:avLst/>
                    </a:prstGeom>
                  </pic:spPr>
                </pic:pic>
              </a:graphicData>
            </a:graphic>
          </wp:inline>
        </w:drawing>
      </w:r>
    </w:p>
    <w:p w14:paraId="7269CDEA" w14:textId="2A53B01A" w:rsidR="00A743FF" w:rsidRDefault="00A743FF" w:rsidP="00A743FF">
      <w:pPr>
        <w:pStyle w:val="Heading1"/>
        <w:rPr>
          <w:bCs/>
        </w:rPr>
      </w:pPr>
      <w:r w:rsidRPr="00A743FF">
        <w:rPr>
          <w:bCs/>
        </w:rPr>
        <w:lastRenderedPageBreak/>
        <w:t>6. Phương thức header trong hàm luu.php để di chuyển đến trang khác sau khi chúng ta thực hiện xong các hành động nào đó (như di chuyển đến trang chủ khi xong hành động sửa/xóa,...).Hãy mô tả chi tiết cách sử dụng, và công dụng của header (Tham khảo 3).</w:t>
      </w:r>
    </w:p>
    <w:p w14:paraId="24714A73" w14:textId="1A82C319" w:rsidR="008B0BAF" w:rsidRDefault="00822A11" w:rsidP="008B0BAF">
      <w:r w:rsidRPr="00822A11">
        <w:rPr>
          <w:noProof/>
        </w:rPr>
        <w:drawing>
          <wp:inline distT="0" distB="0" distL="0" distR="0" wp14:anchorId="25834404" wp14:editId="628EBB50">
            <wp:extent cx="5943600" cy="375920"/>
            <wp:effectExtent l="0" t="0" r="0" b="5080"/>
            <wp:docPr id="14140985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098555" name=""/>
                    <pic:cNvPicPr/>
                  </pic:nvPicPr>
                  <pic:blipFill>
                    <a:blip r:embed="rId27"/>
                    <a:stretch>
                      <a:fillRect/>
                    </a:stretch>
                  </pic:blipFill>
                  <pic:spPr>
                    <a:xfrm>
                      <a:off x="0" y="0"/>
                      <a:ext cx="5943600" cy="375920"/>
                    </a:xfrm>
                    <a:prstGeom prst="rect">
                      <a:avLst/>
                    </a:prstGeom>
                  </pic:spPr>
                </pic:pic>
              </a:graphicData>
            </a:graphic>
          </wp:inline>
        </w:drawing>
      </w:r>
    </w:p>
    <w:p w14:paraId="6D605AD3" w14:textId="3DBE3488" w:rsidR="00822A11" w:rsidRDefault="00822A11" w:rsidP="008B0BAF">
      <w:r>
        <w:t xml:space="preserve">Phương thức header(): </w:t>
      </w:r>
      <w:r w:rsidR="002039A7" w:rsidRPr="002039A7">
        <w:t>Nó thường được sử dụng để chuyển hướng người dùng đến một trang mới sau khi thực hiện xong một hành động nhất định, ví dụ như thêm, sửa hoặc xóa dữ liệu.</w:t>
      </w:r>
    </w:p>
    <w:p w14:paraId="0A8FD9C1" w14:textId="034CA1EA" w:rsidR="00822A11" w:rsidRDefault="00822A11" w:rsidP="008B0BAF">
      <w:r>
        <w:t>Cách sử dụng:</w:t>
      </w:r>
    </w:p>
    <w:p w14:paraId="0A1E588A" w14:textId="42B36AB3" w:rsidR="007016F5" w:rsidRDefault="007016F5" w:rsidP="001D66F8">
      <w:pPr>
        <w:pStyle w:val="ListParagraph"/>
      </w:pPr>
      <w:r>
        <w:t>Điều hướng tới trang:</w:t>
      </w:r>
      <w:r w:rsidR="007912D1">
        <w:t xml:space="preserve"> header(‘Location: &lt;Đường dẫn tới trang cần chuyển đến&gt;’)</w:t>
      </w:r>
    </w:p>
    <w:p w14:paraId="6F5EB9BC" w14:textId="155E325E" w:rsidR="007016F5" w:rsidRDefault="007912D1" w:rsidP="002039A7">
      <w:pPr>
        <w:jc w:val="center"/>
      </w:pPr>
      <w:r w:rsidRPr="007912D1">
        <w:rPr>
          <w:noProof/>
        </w:rPr>
        <w:drawing>
          <wp:inline distT="0" distB="0" distL="0" distR="0" wp14:anchorId="398C427F" wp14:editId="54DFC918">
            <wp:extent cx="4829849" cy="476316"/>
            <wp:effectExtent l="0" t="0" r="8890" b="0"/>
            <wp:docPr id="13183677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367779" name=""/>
                    <pic:cNvPicPr/>
                  </pic:nvPicPr>
                  <pic:blipFill>
                    <a:blip r:embed="rId28"/>
                    <a:stretch>
                      <a:fillRect/>
                    </a:stretch>
                  </pic:blipFill>
                  <pic:spPr>
                    <a:xfrm>
                      <a:off x="0" y="0"/>
                      <a:ext cx="4829849" cy="476316"/>
                    </a:xfrm>
                    <a:prstGeom prst="rect">
                      <a:avLst/>
                    </a:prstGeom>
                  </pic:spPr>
                </pic:pic>
              </a:graphicData>
            </a:graphic>
          </wp:inline>
        </w:drawing>
      </w:r>
    </w:p>
    <w:p w14:paraId="5D596F8B" w14:textId="77777777" w:rsidR="00822A11" w:rsidRPr="008B0BAF" w:rsidRDefault="00822A11" w:rsidP="008B0BAF"/>
    <w:p w14:paraId="6D988C60" w14:textId="4B579350" w:rsidR="00A743FF" w:rsidRDefault="00A743FF" w:rsidP="00A743FF">
      <w:pPr>
        <w:pStyle w:val="Heading1"/>
        <w:rPr>
          <w:bCs/>
        </w:rPr>
      </w:pPr>
      <w:r w:rsidRPr="00A743FF">
        <w:rPr>
          <w:bCs/>
        </w:rPr>
        <w:t>7. Vào CSDL qlsv, bạn hãy viết lệnh tạo thêm 1 bảng sau để có thêm thông tin về chuyên ngành (kiểu dữ liệu các bạn tự cho sao cho phù hợp): major(id, name_major) Và thêm cột khóa ngoại major_id vào bảng student student(id, fullname, email, birthday, major_id)</w:t>
      </w:r>
    </w:p>
    <w:p w14:paraId="2933AD1D" w14:textId="7CF906B5" w:rsidR="004453D9" w:rsidRPr="004453D9" w:rsidRDefault="004453D9" w:rsidP="001D66F8">
      <w:pPr>
        <w:pStyle w:val="ListParagraph"/>
      </w:pPr>
      <w:r>
        <w:t>Tạo bảng major:</w:t>
      </w:r>
    </w:p>
    <w:p w14:paraId="100D7659" w14:textId="0F787DB1" w:rsidR="002039A7" w:rsidRDefault="00DE5EE8" w:rsidP="002039A7">
      <w:r w:rsidRPr="00DE5EE8">
        <w:rPr>
          <w:noProof/>
        </w:rPr>
        <w:drawing>
          <wp:inline distT="0" distB="0" distL="0" distR="0" wp14:anchorId="1C7AB2E3" wp14:editId="25D74E0B">
            <wp:extent cx="5943600" cy="1260230"/>
            <wp:effectExtent l="0" t="0" r="0" b="0"/>
            <wp:docPr id="13449586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958606" name=""/>
                    <pic:cNvPicPr/>
                  </pic:nvPicPr>
                  <pic:blipFill rotWithShape="1">
                    <a:blip r:embed="rId29"/>
                    <a:srcRect b="51607"/>
                    <a:stretch/>
                  </pic:blipFill>
                  <pic:spPr bwMode="auto">
                    <a:xfrm>
                      <a:off x="0" y="0"/>
                      <a:ext cx="5943600" cy="1260230"/>
                    </a:xfrm>
                    <a:prstGeom prst="rect">
                      <a:avLst/>
                    </a:prstGeom>
                    <a:ln>
                      <a:noFill/>
                    </a:ln>
                    <a:extLst>
                      <a:ext uri="{53640926-AAD7-44D8-BBD7-CCE9431645EC}">
                        <a14:shadowObscured xmlns:a14="http://schemas.microsoft.com/office/drawing/2010/main"/>
                      </a:ext>
                    </a:extLst>
                  </pic:spPr>
                </pic:pic>
              </a:graphicData>
            </a:graphic>
          </wp:inline>
        </w:drawing>
      </w:r>
    </w:p>
    <w:p w14:paraId="65C19246" w14:textId="70CA5C6D" w:rsidR="004453D9" w:rsidRDefault="004453D9" w:rsidP="002039A7">
      <w:r w:rsidRPr="004453D9">
        <w:rPr>
          <w:noProof/>
        </w:rPr>
        <w:drawing>
          <wp:inline distT="0" distB="0" distL="0" distR="0" wp14:anchorId="1E48BCB5" wp14:editId="66D6FD85">
            <wp:extent cx="5943600" cy="1389380"/>
            <wp:effectExtent l="0" t="0" r="0" b="1270"/>
            <wp:docPr id="329355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355781" name=""/>
                    <pic:cNvPicPr/>
                  </pic:nvPicPr>
                  <pic:blipFill>
                    <a:blip r:embed="rId30"/>
                    <a:stretch>
                      <a:fillRect/>
                    </a:stretch>
                  </pic:blipFill>
                  <pic:spPr>
                    <a:xfrm>
                      <a:off x="0" y="0"/>
                      <a:ext cx="5943600" cy="1389380"/>
                    </a:xfrm>
                    <a:prstGeom prst="rect">
                      <a:avLst/>
                    </a:prstGeom>
                  </pic:spPr>
                </pic:pic>
              </a:graphicData>
            </a:graphic>
          </wp:inline>
        </w:drawing>
      </w:r>
    </w:p>
    <w:p w14:paraId="0B4A0C5A" w14:textId="2DD6A0BF" w:rsidR="004453D9" w:rsidRPr="002039A7" w:rsidRDefault="004453D9" w:rsidP="001D66F8">
      <w:pPr>
        <w:pStyle w:val="ListParagraph"/>
      </w:pPr>
      <w:r>
        <w:t>Thêm cột khóa ngoại vào bảng student</w:t>
      </w:r>
    </w:p>
    <w:p w14:paraId="61EAC3E6" w14:textId="6B1E577C" w:rsidR="008B0BAF" w:rsidRDefault="004453D9" w:rsidP="008B0BAF">
      <w:r w:rsidRPr="004453D9">
        <w:rPr>
          <w:noProof/>
        </w:rPr>
        <w:lastRenderedPageBreak/>
        <w:drawing>
          <wp:inline distT="0" distB="0" distL="0" distR="0" wp14:anchorId="060F174D" wp14:editId="0BFDA424">
            <wp:extent cx="5668166" cy="1047896"/>
            <wp:effectExtent l="0" t="0" r="8890" b="0"/>
            <wp:docPr id="20273353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335321" name=""/>
                    <pic:cNvPicPr/>
                  </pic:nvPicPr>
                  <pic:blipFill>
                    <a:blip r:embed="rId31"/>
                    <a:stretch>
                      <a:fillRect/>
                    </a:stretch>
                  </pic:blipFill>
                  <pic:spPr>
                    <a:xfrm>
                      <a:off x="0" y="0"/>
                      <a:ext cx="5668166" cy="1047896"/>
                    </a:xfrm>
                    <a:prstGeom prst="rect">
                      <a:avLst/>
                    </a:prstGeom>
                  </pic:spPr>
                </pic:pic>
              </a:graphicData>
            </a:graphic>
          </wp:inline>
        </w:drawing>
      </w:r>
    </w:p>
    <w:p w14:paraId="2F73F741" w14:textId="753DD6D1" w:rsidR="004453D9" w:rsidRDefault="004453D9" w:rsidP="004453D9">
      <w:r w:rsidRPr="004453D9">
        <w:rPr>
          <w:noProof/>
        </w:rPr>
        <w:drawing>
          <wp:inline distT="0" distB="0" distL="0" distR="0" wp14:anchorId="6066F899" wp14:editId="5D3EE673">
            <wp:extent cx="5943600" cy="1631950"/>
            <wp:effectExtent l="0" t="0" r="0" b="6350"/>
            <wp:docPr id="1574948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948170" name=""/>
                    <pic:cNvPicPr/>
                  </pic:nvPicPr>
                  <pic:blipFill>
                    <a:blip r:embed="rId32"/>
                    <a:stretch>
                      <a:fillRect/>
                    </a:stretch>
                  </pic:blipFill>
                  <pic:spPr>
                    <a:xfrm>
                      <a:off x="0" y="0"/>
                      <a:ext cx="5943600" cy="1631950"/>
                    </a:xfrm>
                    <a:prstGeom prst="rect">
                      <a:avLst/>
                    </a:prstGeom>
                  </pic:spPr>
                </pic:pic>
              </a:graphicData>
            </a:graphic>
          </wp:inline>
        </w:drawing>
      </w:r>
    </w:p>
    <w:p w14:paraId="248F13A1" w14:textId="1F444546" w:rsidR="00A50F25" w:rsidRDefault="00A50F25" w:rsidP="004453D9">
      <w:r w:rsidRPr="00A50F25">
        <w:rPr>
          <w:noProof/>
        </w:rPr>
        <w:drawing>
          <wp:inline distT="0" distB="0" distL="0" distR="0" wp14:anchorId="19225DDB" wp14:editId="7B28D4E3">
            <wp:extent cx="5943600" cy="2353310"/>
            <wp:effectExtent l="0" t="0" r="0" b="8890"/>
            <wp:docPr id="18156789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678969" name=""/>
                    <pic:cNvPicPr/>
                  </pic:nvPicPr>
                  <pic:blipFill>
                    <a:blip r:embed="rId33"/>
                    <a:stretch>
                      <a:fillRect/>
                    </a:stretch>
                  </pic:blipFill>
                  <pic:spPr>
                    <a:xfrm>
                      <a:off x="0" y="0"/>
                      <a:ext cx="5943600" cy="2353310"/>
                    </a:xfrm>
                    <a:prstGeom prst="rect">
                      <a:avLst/>
                    </a:prstGeom>
                  </pic:spPr>
                </pic:pic>
              </a:graphicData>
            </a:graphic>
          </wp:inline>
        </w:drawing>
      </w:r>
    </w:p>
    <w:p w14:paraId="20044103" w14:textId="43B1A2A2" w:rsidR="00C866B0" w:rsidRDefault="00C866B0" w:rsidP="001D66F8">
      <w:pPr>
        <w:pStyle w:val="ListParagraph"/>
      </w:pPr>
      <w:r>
        <w:t>Thêm dữ liệu vào bảng major</w:t>
      </w:r>
    </w:p>
    <w:p w14:paraId="35E08475" w14:textId="4D14E484" w:rsidR="00C866B0" w:rsidRPr="008B0BAF" w:rsidRDefault="00C866B0" w:rsidP="004453D9">
      <w:r w:rsidRPr="00C866B0">
        <w:rPr>
          <w:noProof/>
        </w:rPr>
        <w:drawing>
          <wp:inline distT="0" distB="0" distL="0" distR="0" wp14:anchorId="358F81C8" wp14:editId="5D72A9B9">
            <wp:extent cx="3286584" cy="1228896"/>
            <wp:effectExtent l="0" t="0" r="9525" b="0"/>
            <wp:docPr id="12962907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290788" name=""/>
                    <pic:cNvPicPr/>
                  </pic:nvPicPr>
                  <pic:blipFill>
                    <a:blip r:embed="rId34"/>
                    <a:stretch>
                      <a:fillRect/>
                    </a:stretch>
                  </pic:blipFill>
                  <pic:spPr>
                    <a:xfrm>
                      <a:off x="0" y="0"/>
                      <a:ext cx="3286584" cy="1228896"/>
                    </a:xfrm>
                    <a:prstGeom prst="rect">
                      <a:avLst/>
                    </a:prstGeom>
                  </pic:spPr>
                </pic:pic>
              </a:graphicData>
            </a:graphic>
          </wp:inline>
        </w:drawing>
      </w:r>
    </w:p>
    <w:p w14:paraId="2A41EA23" w14:textId="4727BF0E" w:rsidR="00A743FF" w:rsidRDefault="00A743FF" w:rsidP="00A743FF">
      <w:pPr>
        <w:pStyle w:val="Heading1"/>
        <w:rPr>
          <w:bCs/>
        </w:rPr>
      </w:pPr>
      <w:r w:rsidRPr="00A743FF">
        <w:rPr>
          <w:bCs/>
        </w:rPr>
        <w:t>8. Tạo các tập tin major_index.php, major_add.php, major_edit (và major_edit_save.php để thực hiện hành động sửa trên csdl), major.xoa để có các trang hiển thị danh sách, thêm, sửa, xóa đối với bảng major. Gợi ý: Tham khảo taidulieu_bang1.php, form_sua.php, sua.php, xoa.php</w:t>
      </w:r>
    </w:p>
    <w:p w14:paraId="3D2BAD36" w14:textId="53D244EA" w:rsidR="00C866B0" w:rsidRDefault="00C866B0" w:rsidP="001D66F8">
      <w:pPr>
        <w:pStyle w:val="ListParagraph"/>
      </w:pPr>
      <w:r>
        <w:t>major_index.php</w:t>
      </w:r>
    </w:p>
    <w:p w14:paraId="657DF111" w14:textId="2C215E26" w:rsidR="008700CA" w:rsidRDefault="008700CA" w:rsidP="008700CA">
      <w:r w:rsidRPr="008700CA">
        <w:rPr>
          <w:noProof/>
        </w:rPr>
        <w:lastRenderedPageBreak/>
        <w:drawing>
          <wp:inline distT="0" distB="0" distL="0" distR="0" wp14:anchorId="17259E8A" wp14:editId="7EFFF19D">
            <wp:extent cx="5943600" cy="5201285"/>
            <wp:effectExtent l="0" t="0" r="0" b="0"/>
            <wp:docPr id="586706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706119" name=""/>
                    <pic:cNvPicPr/>
                  </pic:nvPicPr>
                  <pic:blipFill>
                    <a:blip r:embed="rId35"/>
                    <a:stretch>
                      <a:fillRect/>
                    </a:stretch>
                  </pic:blipFill>
                  <pic:spPr>
                    <a:xfrm>
                      <a:off x="0" y="0"/>
                      <a:ext cx="5943600" cy="5201285"/>
                    </a:xfrm>
                    <a:prstGeom prst="rect">
                      <a:avLst/>
                    </a:prstGeom>
                  </pic:spPr>
                </pic:pic>
              </a:graphicData>
            </a:graphic>
          </wp:inline>
        </w:drawing>
      </w:r>
    </w:p>
    <w:p w14:paraId="5CBC6BB3" w14:textId="3A89DFDB" w:rsidR="008700CA" w:rsidRPr="00C866B0" w:rsidRDefault="008700CA" w:rsidP="008700CA">
      <w:r w:rsidRPr="008700CA">
        <w:rPr>
          <w:noProof/>
        </w:rPr>
        <w:lastRenderedPageBreak/>
        <w:drawing>
          <wp:inline distT="0" distB="0" distL="0" distR="0" wp14:anchorId="565DB4EA" wp14:editId="283E0E4C">
            <wp:extent cx="5943600" cy="4110990"/>
            <wp:effectExtent l="0" t="0" r="0" b="3810"/>
            <wp:docPr id="388240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240573" name=""/>
                    <pic:cNvPicPr/>
                  </pic:nvPicPr>
                  <pic:blipFill>
                    <a:blip r:embed="rId36"/>
                    <a:stretch>
                      <a:fillRect/>
                    </a:stretch>
                  </pic:blipFill>
                  <pic:spPr>
                    <a:xfrm>
                      <a:off x="0" y="0"/>
                      <a:ext cx="5943600" cy="4110990"/>
                    </a:xfrm>
                    <a:prstGeom prst="rect">
                      <a:avLst/>
                    </a:prstGeom>
                  </pic:spPr>
                </pic:pic>
              </a:graphicData>
            </a:graphic>
          </wp:inline>
        </w:drawing>
      </w:r>
    </w:p>
    <w:p w14:paraId="327CB247" w14:textId="4851E562" w:rsidR="008B0BAF" w:rsidRDefault="008700CA" w:rsidP="008B0BAF">
      <w:r w:rsidRPr="008700CA">
        <w:rPr>
          <w:noProof/>
        </w:rPr>
        <w:lastRenderedPageBreak/>
        <w:drawing>
          <wp:inline distT="0" distB="0" distL="0" distR="0" wp14:anchorId="08D9BE1E" wp14:editId="245F2C63">
            <wp:extent cx="4286848" cy="4020111"/>
            <wp:effectExtent l="0" t="0" r="0" b="0"/>
            <wp:docPr id="367261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261265" name=""/>
                    <pic:cNvPicPr/>
                  </pic:nvPicPr>
                  <pic:blipFill>
                    <a:blip r:embed="rId37"/>
                    <a:stretch>
                      <a:fillRect/>
                    </a:stretch>
                  </pic:blipFill>
                  <pic:spPr>
                    <a:xfrm>
                      <a:off x="0" y="0"/>
                      <a:ext cx="4286848" cy="4020111"/>
                    </a:xfrm>
                    <a:prstGeom prst="rect">
                      <a:avLst/>
                    </a:prstGeom>
                  </pic:spPr>
                </pic:pic>
              </a:graphicData>
            </a:graphic>
          </wp:inline>
        </w:drawing>
      </w:r>
    </w:p>
    <w:p w14:paraId="63C4BA15" w14:textId="3BD4127A" w:rsidR="008700CA" w:rsidRDefault="008700CA" w:rsidP="001D66F8">
      <w:pPr>
        <w:pStyle w:val="ListParagraph"/>
      </w:pPr>
      <w:r>
        <w:t>major_add.php</w:t>
      </w:r>
    </w:p>
    <w:p w14:paraId="34D481BE" w14:textId="6B15F603" w:rsidR="008700CA" w:rsidRDefault="008700CA" w:rsidP="008700CA">
      <w:r w:rsidRPr="008700CA">
        <w:rPr>
          <w:noProof/>
        </w:rPr>
        <w:lastRenderedPageBreak/>
        <w:drawing>
          <wp:inline distT="0" distB="0" distL="0" distR="0" wp14:anchorId="448BD0C5" wp14:editId="51B0D6F7">
            <wp:extent cx="5943600" cy="6301740"/>
            <wp:effectExtent l="0" t="0" r="0" b="3810"/>
            <wp:docPr id="2053182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182571" name=""/>
                    <pic:cNvPicPr/>
                  </pic:nvPicPr>
                  <pic:blipFill>
                    <a:blip r:embed="rId38"/>
                    <a:stretch>
                      <a:fillRect/>
                    </a:stretch>
                  </pic:blipFill>
                  <pic:spPr>
                    <a:xfrm>
                      <a:off x="0" y="0"/>
                      <a:ext cx="5943600" cy="6301740"/>
                    </a:xfrm>
                    <a:prstGeom prst="rect">
                      <a:avLst/>
                    </a:prstGeom>
                  </pic:spPr>
                </pic:pic>
              </a:graphicData>
            </a:graphic>
          </wp:inline>
        </w:drawing>
      </w:r>
    </w:p>
    <w:p w14:paraId="3D5D21B0" w14:textId="1C793BE9" w:rsidR="008700CA" w:rsidRDefault="008700CA" w:rsidP="008700CA">
      <w:r w:rsidRPr="008700CA">
        <w:rPr>
          <w:noProof/>
        </w:rPr>
        <w:lastRenderedPageBreak/>
        <w:drawing>
          <wp:inline distT="0" distB="0" distL="0" distR="0" wp14:anchorId="71FC13A3" wp14:editId="6E8A44AE">
            <wp:extent cx="4324954" cy="2267266"/>
            <wp:effectExtent l="0" t="0" r="0" b="0"/>
            <wp:docPr id="957528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528994" name=""/>
                    <pic:cNvPicPr/>
                  </pic:nvPicPr>
                  <pic:blipFill>
                    <a:blip r:embed="rId39"/>
                    <a:stretch>
                      <a:fillRect/>
                    </a:stretch>
                  </pic:blipFill>
                  <pic:spPr>
                    <a:xfrm>
                      <a:off x="0" y="0"/>
                      <a:ext cx="4324954" cy="2267266"/>
                    </a:xfrm>
                    <a:prstGeom prst="rect">
                      <a:avLst/>
                    </a:prstGeom>
                  </pic:spPr>
                </pic:pic>
              </a:graphicData>
            </a:graphic>
          </wp:inline>
        </w:drawing>
      </w:r>
    </w:p>
    <w:p w14:paraId="5DD8D6CA" w14:textId="701B4718" w:rsidR="008700CA" w:rsidRDefault="008700CA" w:rsidP="008700CA">
      <w:r>
        <w:t>Kết quả:</w:t>
      </w:r>
    </w:p>
    <w:p w14:paraId="092CE005" w14:textId="335564AF" w:rsidR="008700CA" w:rsidRDefault="008700CA" w:rsidP="008700CA">
      <w:r w:rsidRPr="008700CA">
        <w:rPr>
          <w:noProof/>
        </w:rPr>
        <w:drawing>
          <wp:inline distT="0" distB="0" distL="0" distR="0" wp14:anchorId="6E0450C8" wp14:editId="369C063D">
            <wp:extent cx="4915586" cy="4239217"/>
            <wp:effectExtent l="0" t="0" r="0" b="9525"/>
            <wp:docPr id="14179003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900345" name=""/>
                    <pic:cNvPicPr/>
                  </pic:nvPicPr>
                  <pic:blipFill>
                    <a:blip r:embed="rId40"/>
                    <a:stretch>
                      <a:fillRect/>
                    </a:stretch>
                  </pic:blipFill>
                  <pic:spPr>
                    <a:xfrm>
                      <a:off x="0" y="0"/>
                      <a:ext cx="4915586" cy="4239217"/>
                    </a:xfrm>
                    <a:prstGeom prst="rect">
                      <a:avLst/>
                    </a:prstGeom>
                  </pic:spPr>
                </pic:pic>
              </a:graphicData>
            </a:graphic>
          </wp:inline>
        </w:drawing>
      </w:r>
    </w:p>
    <w:p w14:paraId="09AE1B70" w14:textId="313D78EC" w:rsidR="008700CA" w:rsidRDefault="008700CA" w:rsidP="001D66F8">
      <w:pPr>
        <w:pStyle w:val="ListParagraph"/>
      </w:pPr>
      <w:r>
        <w:t>major_edit.php</w:t>
      </w:r>
    </w:p>
    <w:p w14:paraId="3D65736F" w14:textId="0D08E7F1" w:rsidR="008700CA" w:rsidRDefault="008700CA" w:rsidP="008700CA">
      <w:r w:rsidRPr="008700CA">
        <w:rPr>
          <w:noProof/>
        </w:rPr>
        <w:lastRenderedPageBreak/>
        <w:drawing>
          <wp:inline distT="0" distB="0" distL="0" distR="0" wp14:anchorId="29B6B642" wp14:editId="7A9D0BB0">
            <wp:extent cx="5943600" cy="2352675"/>
            <wp:effectExtent l="0" t="0" r="0" b="9525"/>
            <wp:docPr id="11640864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086432" name=""/>
                    <pic:cNvPicPr/>
                  </pic:nvPicPr>
                  <pic:blipFill>
                    <a:blip r:embed="rId41"/>
                    <a:stretch>
                      <a:fillRect/>
                    </a:stretch>
                  </pic:blipFill>
                  <pic:spPr>
                    <a:xfrm>
                      <a:off x="0" y="0"/>
                      <a:ext cx="5943600" cy="2352675"/>
                    </a:xfrm>
                    <a:prstGeom prst="rect">
                      <a:avLst/>
                    </a:prstGeom>
                  </pic:spPr>
                </pic:pic>
              </a:graphicData>
            </a:graphic>
          </wp:inline>
        </w:drawing>
      </w:r>
    </w:p>
    <w:p w14:paraId="1752DC02" w14:textId="74302128" w:rsidR="008700CA" w:rsidRDefault="008700CA" w:rsidP="001D66F8">
      <w:pPr>
        <w:pStyle w:val="ListParagraph"/>
      </w:pPr>
      <w:r>
        <w:t>major_edit_save.php</w:t>
      </w:r>
    </w:p>
    <w:p w14:paraId="38BCBFE7" w14:textId="3266FC27" w:rsidR="008700CA" w:rsidRDefault="008700CA" w:rsidP="008700CA">
      <w:r w:rsidRPr="008700CA">
        <w:rPr>
          <w:noProof/>
        </w:rPr>
        <w:drawing>
          <wp:inline distT="0" distB="0" distL="0" distR="0" wp14:anchorId="33E43DE5" wp14:editId="08D23B8E">
            <wp:extent cx="5943600" cy="2338705"/>
            <wp:effectExtent l="0" t="0" r="0" b="4445"/>
            <wp:docPr id="1750205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205934" name=""/>
                    <pic:cNvPicPr/>
                  </pic:nvPicPr>
                  <pic:blipFill>
                    <a:blip r:embed="rId42"/>
                    <a:stretch>
                      <a:fillRect/>
                    </a:stretch>
                  </pic:blipFill>
                  <pic:spPr>
                    <a:xfrm>
                      <a:off x="0" y="0"/>
                      <a:ext cx="5943600" cy="2338705"/>
                    </a:xfrm>
                    <a:prstGeom prst="rect">
                      <a:avLst/>
                    </a:prstGeom>
                  </pic:spPr>
                </pic:pic>
              </a:graphicData>
            </a:graphic>
          </wp:inline>
        </w:drawing>
      </w:r>
    </w:p>
    <w:p w14:paraId="79664CB6" w14:textId="232BE9C6" w:rsidR="008700CA" w:rsidRDefault="008700CA" w:rsidP="008700CA">
      <w:r w:rsidRPr="008700CA">
        <w:rPr>
          <w:noProof/>
        </w:rPr>
        <w:drawing>
          <wp:inline distT="0" distB="0" distL="0" distR="0" wp14:anchorId="66B404DA" wp14:editId="232B1AAE">
            <wp:extent cx="4143953" cy="2095792"/>
            <wp:effectExtent l="0" t="0" r="9525" b="0"/>
            <wp:docPr id="4358559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855956" name=""/>
                    <pic:cNvPicPr/>
                  </pic:nvPicPr>
                  <pic:blipFill>
                    <a:blip r:embed="rId43"/>
                    <a:stretch>
                      <a:fillRect/>
                    </a:stretch>
                  </pic:blipFill>
                  <pic:spPr>
                    <a:xfrm>
                      <a:off x="0" y="0"/>
                      <a:ext cx="4143953" cy="2095792"/>
                    </a:xfrm>
                    <a:prstGeom prst="rect">
                      <a:avLst/>
                    </a:prstGeom>
                  </pic:spPr>
                </pic:pic>
              </a:graphicData>
            </a:graphic>
          </wp:inline>
        </w:drawing>
      </w:r>
    </w:p>
    <w:p w14:paraId="10A472DA" w14:textId="7705201C" w:rsidR="008700CA" w:rsidRDefault="008700CA" w:rsidP="008700CA">
      <w:r>
        <w:t>Kết quả:</w:t>
      </w:r>
    </w:p>
    <w:p w14:paraId="1A7D926A" w14:textId="42DB732E" w:rsidR="008700CA" w:rsidRDefault="008700CA" w:rsidP="008700CA">
      <w:r w:rsidRPr="008700CA">
        <w:rPr>
          <w:noProof/>
        </w:rPr>
        <w:lastRenderedPageBreak/>
        <w:drawing>
          <wp:inline distT="0" distB="0" distL="0" distR="0" wp14:anchorId="77DE8E17" wp14:editId="2FFDF527">
            <wp:extent cx="4210638" cy="4305901"/>
            <wp:effectExtent l="0" t="0" r="0" b="0"/>
            <wp:docPr id="9964166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416693" name=""/>
                    <pic:cNvPicPr/>
                  </pic:nvPicPr>
                  <pic:blipFill>
                    <a:blip r:embed="rId44"/>
                    <a:stretch>
                      <a:fillRect/>
                    </a:stretch>
                  </pic:blipFill>
                  <pic:spPr>
                    <a:xfrm>
                      <a:off x="0" y="0"/>
                      <a:ext cx="4210638" cy="4305901"/>
                    </a:xfrm>
                    <a:prstGeom prst="rect">
                      <a:avLst/>
                    </a:prstGeom>
                  </pic:spPr>
                </pic:pic>
              </a:graphicData>
            </a:graphic>
          </wp:inline>
        </w:drawing>
      </w:r>
    </w:p>
    <w:p w14:paraId="33083E4A" w14:textId="1E008B4D" w:rsidR="008700CA" w:rsidRDefault="008700CA" w:rsidP="001D66F8">
      <w:pPr>
        <w:pStyle w:val="ListParagraph"/>
      </w:pPr>
      <w:r>
        <w:t>major_xoa.php</w:t>
      </w:r>
    </w:p>
    <w:p w14:paraId="26C6CB1D" w14:textId="2D48CC19" w:rsidR="00563883" w:rsidRDefault="008700CA" w:rsidP="008B0BAF">
      <w:r w:rsidRPr="008700CA">
        <w:rPr>
          <w:noProof/>
        </w:rPr>
        <w:drawing>
          <wp:inline distT="0" distB="0" distL="0" distR="0" wp14:anchorId="5CCA9453" wp14:editId="62A92BA9">
            <wp:extent cx="5639587" cy="2495898"/>
            <wp:effectExtent l="0" t="0" r="0" b="0"/>
            <wp:docPr id="1885614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614874" name=""/>
                    <pic:cNvPicPr/>
                  </pic:nvPicPr>
                  <pic:blipFill>
                    <a:blip r:embed="rId45"/>
                    <a:stretch>
                      <a:fillRect/>
                    </a:stretch>
                  </pic:blipFill>
                  <pic:spPr>
                    <a:xfrm>
                      <a:off x="0" y="0"/>
                      <a:ext cx="5639587" cy="2495898"/>
                    </a:xfrm>
                    <a:prstGeom prst="rect">
                      <a:avLst/>
                    </a:prstGeom>
                  </pic:spPr>
                </pic:pic>
              </a:graphicData>
            </a:graphic>
          </wp:inline>
        </w:drawing>
      </w:r>
    </w:p>
    <w:p w14:paraId="202FD7FB" w14:textId="77777777" w:rsidR="008700CA" w:rsidRPr="008B0BAF" w:rsidRDefault="008700CA" w:rsidP="008B0BAF"/>
    <w:p w14:paraId="049F0A68" w14:textId="3FD98241" w:rsidR="00A743FF" w:rsidRDefault="00A743FF" w:rsidP="00A743FF">
      <w:pPr>
        <w:pStyle w:val="Heading1"/>
        <w:rPr>
          <w:bCs/>
        </w:rPr>
      </w:pPr>
      <w:r w:rsidRPr="00A743FF">
        <w:rPr>
          <w:bCs/>
        </w:rPr>
        <w:lastRenderedPageBreak/>
        <w:t>9. Cập nhật lại taidulieu_bang1.php thêm hiển thị mã chuyên ngành và tên chuyên ngành tương ứng của sinh viên. Gợi ý: các bạn sửa câu lệnh sql kết nối thêm bảng chuyên ngành.</w:t>
      </w:r>
    </w:p>
    <w:p w14:paraId="6750C484" w14:textId="0F87E8BF" w:rsidR="00094E3C" w:rsidRPr="00094E3C" w:rsidRDefault="00094E3C" w:rsidP="00094E3C">
      <w:r>
        <w:t>Kết quả sau khi chỉnh sửa:</w:t>
      </w:r>
    </w:p>
    <w:p w14:paraId="3E0BC2EB" w14:textId="36C729A5" w:rsidR="00094E3C" w:rsidRPr="008B0BAF" w:rsidRDefault="0014122C" w:rsidP="008B0BAF">
      <w:r w:rsidRPr="0014122C">
        <w:drawing>
          <wp:inline distT="0" distB="0" distL="0" distR="0" wp14:anchorId="11956ED2" wp14:editId="1F2129E3">
            <wp:extent cx="5943600" cy="2701290"/>
            <wp:effectExtent l="0" t="0" r="0" b="3810"/>
            <wp:docPr id="15584456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445616" name=""/>
                    <pic:cNvPicPr/>
                  </pic:nvPicPr>
                  <pic:blipFill>
                    <a:blip r:embed="rId46"/>
                    <a:stretch>
                      <a:fillRect/>
                    </a:stretch>
                  </pic:blipFill>
                  <pic:spPr>
                    <a:xfrm>
                      <a:off x="0" y="0"/>
                      <a:ext cx="5943600" cy="2701290"/>
                    </a:xfrm>
                    <a:prstGeom prst="rect">
                      <a:avLst/>
                    </a:prstGeom>
                  </pic:spPr>
                </pic:pic>
              </a:graphicData>
            </a:graphic>
          </wp:inline>
        </w:drawing>
      </w:r>
    </w:p>
    <w:p w14:paraId="213B1A57" w14:textId="097B4C14" w:rsidR="00A743FF" w:rsidRDefault="00A743FF" w:rsidP="00A743FF">
      <w:pPr>
        <w:pStyle w:val="Heading1"/>
      </w:pPr>
      <w:r w:rsidRPr="00A743FF">
        <w:rPr>
          <w:bCs/>
        </w:rPr>
        <w:t xml:space="preserve">10. Cập nhật tương ứng ở tập tin formnhap.php, form_sua.php sau khi thêm phần nhập khóa ngoại dạng combobox lấy dữ liệu từ bảng major. Gợi ý: Select dữ liệu từ bảng major và đưa dạng list với tag option </w:t>
      </w:r>
      <w:hyperlink r:id="rId47" w:history="1">
        <w:r w:rsidR="008D6AA4" w:rsidRPr="00A505E4">
          <w:rPr>
            <w:rStyle w:val="Hyperlink"/>
            <w:bCs/>
          </w:rPr>
          <w:t>https://www.w3schools.com/tags/tag_option.asp</w:t>
        </w:r>
      </w:hyperlink>
    </w:p>
    <w:p w14:paraId="72FCAC21" w14:textId="069A2780" w:rsidR="00C51701" w:rsidRDefault="00C51701" w:rsidP="00C51701">
      <w:pPr>
        <w:rPr>
          <w:rFonts w:eastAsia="Calibri" w:cs="Times New Roman"/>
          <w:color w:val="000000" w:themeColor="text1"/>
          <w:szCs w:val="28"/>
        </w:rPr>
      </w:pPr>
      <w:r>
        <w:rPr>
          <w:rFonts w:eastAsia="Calibri" w:cs="Times New Roman"/>
          <w:color w:val="000000" w:themeColor="text1"/>
          <w:szCs w:val="28"/>
        </w:rPr>
        <w:t>Kết quả sau khi chỉnh sửa:</w:t>
      </w:r>
    </w:p>
    <w:p w14:paraId="0FFB1891" w14:textId="4D66BF9E" w:rsidR="00C51701" w:rsidRPr="00C51701" w:rsidRDefault="00C51701" w:rsidP="001D66F8">
      <w:pPr>
        <w:pStyle w:val="ListParagraph"/>
        <w:numPr>
          <w:ilvl w:val="0"/>
          <w:numId w:val="20"/>
        </w:numPr>
        <w:rPr>
          <w:rFonts w:eastAsia="Calibri"/>
        </w:rPr>
      </w:pPr>
      <w:r>
        <w:rPr>
          <w:rFonts w:eastAsia="Calibri"/>
        </w:rPr>
        <w:t>form_sua.php</w:t>
      </w:r>
    </w:p>
    <w:p w14:paraId="4745CCE6" w14:textId="1666506A" w:rsidR="00C51701" w:rsidRDefault="0014122C" w:rsidP="00C51701">
      <w:r w:rsidRPr="0014122C">
        <w:drawing>
          <wp:inline distT="0" distB="0" distL="0" distR="0" wp14:anchorId="6E27B079" wp14:editId="61C2E69B">
            <wp:extent cx="5943600" cy="975995"/>
            <wp:effectExtent l="0" t="0" r="0" b="0"/>
            <wp:docPr id="13119654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965427" name=""/>
                    <pic:cNvPicPr/>
                  </pic:nvPicPr>
                  <pic:blipFill>
                    <a:blip r:embed="rId48"/>
                    <a:stretch>
                      <a:fillRect/>
                    </a:stretch>
                  </pic:blipFill>
                  <pic:spPr>
                    <a:xfrm>
                      <a:off x="0" y="0"/>
                      <a:ext cx="5943600" cy="975995"/>
                    </a:xfrm>
                    <a:prstGeom prst="rect">
                      <a:avLst/>
                    </a:prstGeom>
                  </pic:spPr>
                </pic:pic>
              </a:graphicData>
            </a:graphic>
          </wp:inline>
        </w:drawing>
      </w:r>
    </w:p>
    <w:p w14:paraId="05EE6E02" w14:textId="6506317B" w:rsidR="00C51701" w:rsidRDefault="00C51701" w:rsidP="001D66F8">
      <w:pPr>
        <w:pStyle w:val="ListParagraph"/>
        <w:numPr>
          <w:ilvl w:val="0"/>
          <w:numId w:val="20"/>
        </w:numPr>
      </w:pPr>
      <w:r>
        <w:t>formnhap.php</w:t>
      </w:r>
    </w:p>
    <w:p w14:paraId="0F6AEE02" w14:textId="73C5B04D" w:rsidR="00C51701" w:rsidRDefault="00C51701" w:rsidP="00C51701">
      <w:r w:rsidRPr="00C51701">
        <w:rPr>
          <w:noProof/>
        </w:rPr>
        <w:lastRenderedPageBreak/>
        <w:drawing>
          <wp:inline distT="0" distB="0" distL="0" distR="0" wp14:anchorId="02096978" wp14:editId="3E1FDEDC">
            <wp:extent cx="4353533" cy="2848373"/>
            <wp:effectExtent l="0" t="0" r="9525" b="9525"/>
            <wp:docPr id="1324770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77004" name=""/>
                    <pic:cNvPicPr/>
                  </pic:nvPicPr>
                  <pic:blipFill>
                    <a:blip r:embed="rId49"/>
                    <a:stretch>
                      <a:fillRect/>
                    </a:stretch>
                  </pic:blipFill>
                  <pic:spPr>
                    <a:xfrm>
                      <a:off x="0" y="0"/>
                      <a:ext cx="4353533" cy="2848373"/>
                    </a:xfrm>
                    <a:prstGeom prst="rect">
                      <a:avLst/>
                    </a:prstGeom>
                  </pic:spPr>
                </pic:pic>
              </a:graphicData>
            </a:graphic>
          </wp:inline>
        </w:drawing>
      </w:r>
    </w:p>
    <w:p w14:paraId="6088DA0A" w14:textId="77777777" w:rsidR="00C51701" w:rsidRPr="00C51701" w:rsidRDefault="00C51701" w:rsidP="00C51701"/>
    <w:p w14:paraId="0455CFB6" w14:textId="59C4C434" w:rsidR="00C51701" w:rsidRPr="00C51701" w:rsidRDefault="00C51701" w:rsidP="00C51701"/>
    <w:p w14:paraId="4C2D3714" w14:textId="77777777" w:rsidR="008D6AA4" w:rsidRDefault="008D6AA4" w:rsidP="008D6AA4"/>
    <w:p w14:paraId="094B6DEE" w14:textId="6CF4C059" w:rsidR="008D6AA4" w:rsidRPr="00B267B6" w:rsidRDefault="008D6AA4" w:rsidP="008D6AA4">
      <w:pPr>
        <w:rPr>
          <w:b/>
          <w:bCs/>
        </w:rPr>
      </w:pPr>
      <w:r w:rsidRPr="00B267B6">
        <w:rPr>
          <w:b/>
          <w:bCs/>
        </w:rPr>
        <w:t>Tham khảo</w:t>
      </w:r>
    </w:p>
    <w:p w14:paraId="541A45FA" w14:textId="77777777" w:rsidR="00C51701" w:rsidRPr="00C51701" w:rsidRDefault="00C51701" w:rsidP="00C51701">
      <w:pPr>
        <w:pStyle w:val="Bibliography"/>
        <w:rPr>
          <w:rFonts w:cs="Times New Roman"/>
          <w:kern w:val="0"/>
        </w:rPr>
      </w:pPr>
      <w:r>
        <w:fldChar w:fldCharType="begin"/>
      </w:r>
      <w:r>
        <w:instrText xml:space="preserve"> ADDIN ZOTERO_BIBL {"uncited":[],"omitted":[],"custom":[]} CSL_BIBLIOGRAPHY </w:instrText>
      </w:r>
      <w:r>
        <w:fldChar w:fldCharType="separate"/>
      </w:r>
      <w:r w:rsidRPr="00C51701">
        <w:rPr>
          <w:rFonts w:cs="Times New Roman"/>
          <w:kern w:val="0"/>
        </w:rPr>
        <w:t xml:space="preserve">1. </w:t>
      </w:r>
      <w:r w:rsidRPr="00C51701">
        <w:rPr>
          <w:rFonts w:cs="Times New Roman"/>
          <w:kern w:val="0"/>
        </w:rPr>
        <w:tab/>
        <w:t>PHP: mysqli - Hướng dẫn, https://www.php.net/manual/en/class.mysqli.php</w:t>
      </w:r>
    </w:p>
    <w:p w14:paraId="566D850A" w14:textId="342128CB" w:rsidR="008D6AA4" w:rsidRPr="008D6AA4" w:rsidRDefault="00C51701" w:rsidP="008D6AA4">
      <w:r>
        <w:fldChar w:fldCharType="end"/>
      </w:r>
    </w:p>
    <w:sectPr w:rsidR="008D6AA4" w:rsidRPr="008D6A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itka Subheading">
    <w:panose1 w:val="00000000000000000000"/>
    <w:charset w:val="00"/>
    <w:family w:val="auto"/>
    <w:pitch w:val="variable"/>
    <w:sig w:usb0="A00002EF" w:usb1="4000204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677C07"/>
    <w:multiLevelType w:val="hybridMultilevel"/>
    <w:tmpl w:val="9808DA56"/>
    <w:lvl w:ilvl="0" w:tplc="57444CD0">
      <w:start w:val="1"/>
      <w:numFmt w:val="bullet"/>
      <w:lvlText w:val="-"/>
      <w:lvlJc w:val="left"/>
      <w:pPr>
        <w:ind w:left="720" w:hanging="360"/>
      </w:pPr>
      <w:rPr>
        <w:rFonts w:ascii="Sitka Subheading" w:hAnsi="Sitka Subheading"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D87E9E"/>
    <w:multiLevelType w:val="hybridMultilevel"/>
    <w:tmpl w:val="1DA8356E"/>
    <w:lvl w:ilvl="0" w:tplc="1960D17C">
      <w:start w:val="1"/>
      <w:numFmt w:val="bullet"/>
      <w:lvlText w:val="-"/>
      <w:lvlJc w:val="left"/>
      <w:pPr>
        <w:ind w:left="720" w:hanging="360"/>
      </w:pPr>
      <w:rPr>
        <w:rFonts w:ascii="Sitka Subheading" w:hAnsi="Sitka Subheading"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6D4CF1"/>
    <w:multiLevelType w:val="hybridMultilevel"/>
    <w:tmpl w:val="21D43858"/>
    <w:lvl w:ilvl="0" w:tplc="57444CD0">
      <w:start w:val="1"/>
      <w:numFmt w:val="bullet"/>
      <w:lvlText w:val="-"/>
      <w:lvlJc w:val="left"/>
      <w:pPr>
        <w:ind w:left="720" w:hanging="360"/>
      </w:pPr>
      <w:rPr>
        <w:rFonts w:ascii="Sitka Subheading" w:hAnsi="Sitka Subheading"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EA718A"/>
    <w:multiLevelType w:val="hybridMultilevel"/>
    <w:tmpl w:val="3AE48548"/>
    <w:lvl w:ilvl="0" w:tplc="57444CD0">
      <w:start w:val="1"/>
      <w:numFmt w:val="bullet"/>
      <w:lvlText w:val="-"/>
      <w:lvlJc w:val="left"/>
      <w:pPr>
        <w:ind w:left="720" w:hanging="360"/>
      </w:pPr>
      <w:rPr>
        <w:rFonts w:ascii="Sitka Subheading" w:hAnsi="Sitka Subheading"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AA2CED"/>
    <w:multiLevelType w:val="hybridMultilevel"/>
    <w:tmpl w:val="2722ACEC"/>
    <w:lvl w:ilvl="0" w:tplc="4B601E4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EC073AB"/>
    <w:multiLevelType w:val="hybridMultilevel"/>
    <w:tmpl w:val="240C5166"/>
    <w:lvl w:ilvl="0" w:tplc="314A422E">
      <w:start w:val="1"/>
      <w:numFmt w:val="bullet"/>
      <w:lvlText w:val="-"/>
      <w:lvlJc w:val="left"/>
      <w:pPr>
        <w:ind w:left="720" w:hanging="360"/>
      </w:pPr>
      <w:rPr>
        <w:rFonts w:ascii="Sitka Subheading" w:hAnsi="Sitka Subheading"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8A755C"/>
    <w:multiLevelType w:val="hybridMultilevel"/>
    <w:tmpl w:val="D7D46202"/>
    <w:lvl w:ilvl="0" w:tplc="8230F8F8">
      <w:start w:val="1"/>
      <w:numFmt w:val="bullet"/>
      <w:pStyle w:val="ListParagraph"/>
      <w:lvlText w:val="-"/>
      <w:lvlJc w:val="left"/>
      <w:pPr>
        <w:ind w:left="720" w:hanging="360"/>
      </w:pPr>
      <w:rPr>
        <w:rFonts w:ascii="Sitka Subheading" w:hAnsi="Sitka Subheading"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962BC9"/>
    <w:multiLevelType w:val="hybridMultilevel"/>
    <w:tmpl w:val="760651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891C3D"/>
    <w:multiLevelType w:val="hybridMultilevel"/>
    <w:tmpl w:val="8D9072E4"/>
    <w:lvl w:ilvl="0" w:tplc="07B4CF16">
      <w:start w:val="1"/>
      <w:numFmt w:val="bullet"/>
      <w:lvlText w:val="-"/>
      <w:lvlJc w:val="left"/>
      <w:pPr>
        <w:ind w:left="720" w:hanging="360"/>
      </w:pPr>
      <w:rPr>
        <w:rFonts w:ascii="Sitka Subheading" w:hAnsi="Sitka Subheading"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9B4257"/>
    <w:multiLevelType w:val="hybridMultilevel"/>
    <w:tmpl w:val="7EF87498"/>
    <w:lvl w:ilvl="0" w:tplc="4ED015C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F853E0"/>
    <w:multiLevelType w:val="hybridMultilevel"/>
    <w:tmpl w:val="73E8147C"/>
    <w:lvl w:ilvl="0" w:tplc="A386CA2C">
      <w:start w:val="1"/>
      <w:numFmt w:val="bullet"/>
      <w:lvlText w:val="-"/>
      <w:lvlJc w:val="left"/>
      <w:pPr>
        <w:ind w:left="720" w:hanging="360"/>
      </w:pPr>
      <w:rPr>
        <w:rFonts w:ascii="Sitka Subheading" w:hAnsi="Sitka Subheading"/>
      </w:rPr>
    </w:lvl>
    <w:lvl w:ilvl="1" w:tplc="53346E8C">
      <w:start w:val="1"/>
      <w:numFmt w:val="lowerLetter"/>
      <w:lvlText w:val="%2."/>
      <w:lvlJc w:val="left"/>
      <w:pPr>
        <w:ind w:left="1440" w:hanging="360"/>
      </w:pPr>
      <w:rPr>
        <w:b/>
        <w:bCs/>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816548"/>
    <w:multiLevelType w:val="hybridMultilevel"/>
    <w:tmpl w:val="A510084C"/>
    <w:lvl w:ilvl="0" w:tplc="57444CD0">
      <w:start w:val="1"/>
      <w:numFmt w:val="bullet"/>
      <w:lvlText w:val="-"/>
      <w:lvlJc w:val="left"/>
      <w:pPr>
        <w:ind w:left="720" w:hanging="360"/>
      </w:pPr>
      <w:rPr>
        <w:rFonts w:ascii="Sitka Subheading" w:hAnsi="Sitka Subheading"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1632B3C"/>
    <w:multiLevelType w:val="hybridMultilevel"/>
    <w:tmpl w:val="392A7ECE"/>
    <w:lvl w:ilvl="0" w:tplc="39F6076E">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483D0878"/>
    <w:multiLevelType w:val="hybridMultilevel"/>
    <w:tmpl w:val="0F84C1BA"/>
    <w:lvl w:ilvl="0" w:tplc="A65A448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983ABC"/>
    <w:multiLevelType w:val="hybridMultilevel"/>
    <w:tmpl w:val="93D4C1FC"/>
    <w:lvl w:ilvl="0" w:tplc="62D60EC2">
      <w:start w:val="1"/>
      <w:numFmt w:val="bullet"/>
      <w:lvlText w:val="-"/>
      <w:lvlJc w:val="left"/>
      <w:pPr>
        <w:ind w:left="720" w:hanging="360"/>
      </w:pPr>
      <w:rPr>
        <w:rFonts w:ascii="Sitka Subheading" w:hAnsi="Sitka Subheading"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3A6B2C"/>
    <w:multiLevelType w:val="hybridMultilevel"/>
    <w:tmpl w:val="8A2C53C2"/>
    <w:lvl w:ilvl="0" w:tplc="0D327D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6A658DA"/>
    <w:multiLevelType w:val="hybridMultilevel"/>
    <w:tmpl w:val="EC08B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E44767E"/>
    <w:multiLevelType w:val="hybridMultilevel"/>
    <w:tmpl w:val="E7A2B1E0"/>
    <w:lvl w:ilvl="0" w:tplc="57444CD0">
      <w:start w:val="1"/>
      <w:numFmt w:val="bullet"/>
      <w:lvlText w:val="-"/>
      <w:lvlJc w:val="left"/>
      <w:pPr>
        <w:ind w:left="720" w:hanging="360"/>
      </w:pPr>
      <w:rPr>
        <w:rFonts w:ascii="Sitka Subheading" w:hAnsi="Sitka Subheading"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B05304D"/>
    <w:multiLevelType w:val="hybridMultilevel"/>
    <w:tmpl w:val="0A5A9756"/>
    <w:lvl w:ilvl="0" w:tplc="24B45496">
      <w:start w:val="1"/>
      <w:numFmt w:val="bullet"/>
      <w:lvlText w:val="-"/>
      <w:lvlJc w:val="left"/>
      <w:pPr>
        <w:ind w:left="720" w:hanging="360"/>
      </w:pPr>
      <w:rPr>
        <w:rFonts w:ascii="Sitka Subheading" w:hAnsi="Sitka Subheading"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C4D6382"/>
    <w:multiLevelType w:val="hybridMultilevel"/>
    <w:tmpl w:val="2B0E0836"/>
    <w:lvl w:ilvl="0" w:tplc="659C941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73248875">
    <w:abstractNumId w:val="15"/>
  </w:num>
  <w:num w:numId="2" w16cid:durableId="131482357">
    <w:abstractNumId w:val="10"/>
  </w:num>
  <w:num w:numId="3" w16cid:durableId="1682387597">
    <w:abstractNumId w:val="16"/>
  </w:num>
  <w:num w:numId="4" w16cid:durableId="158885065">
    <w:abstractNumId w:val="7"/>
  </w:num>
  <w:num w:numId="5" w16cid:durableId="308096106">
    <w:abstractNumId w:val="3"/>
  </w:num>
  <w:num w:numId="6" w16cid:durableId="1271669125">
    <w:abstractNumId w:val="5"/>
  </w:num>
  <w:num w:numId="7" w16cid:durableId="1606377832">
    <w:abstractNumId w:val="2"/>
  </w:num>
  <w:num w:numId="8" w16cid:durableId="887842135">
    <w:abstractNumId w:val="18"/>
  </w:num>
  <w:num w:numId="9" w16cid:durableId="1475176722">
    <w:abstractNumId w:val="4"/>
  </w:num>
  <w:num w:numId="10" w16cid:durableId="862090312">
    <w:abstractNumId w:val="12"/>
  </w:num>
  <w:num w:numId="11" w16cid:durableId="278611390">
    <w:abstractNumId w:val="14"/>
  </w:num>
  <w:num w:numId="12" w16cid:durableId="1308166355">
    <w:abstractNumId w:val="11"/>
  </w:num>
  <w:num w:numId="13" w16cid:durableId="1342971180">
    <w:abstractNumId w:val="13"/>
  </w:num>
  <w:num w:numId="14" w16cid:durableId="475494462">
    <w:abstractNumId w:val="6"/>
  </w:num>
  <w:num w:numId="15" w16cid:durableId="247035508">
    <w:abstractNumId w:val="1"/>
  </w:num>
  <w:num w:numId="16" w16cid:durableId="1154685586">
    <w:abstractNumId w:val="19"/>
  </w:num>
  <w:num w:numId="17" w16cid:durableId="1122773129">
    <w:abstractNumId w:val="9"/>
  </w:num>
  <w:num w:numId="18" w16cid:durableId="882133938">
    <w:abstractNumId w:val="8"/>
  </w:num>
  <w:num w:numId="19" w16cid:durableId="1554348480">
    <w:abstractNumId w:val="0"/>
  </w:num>
  <w:num w:numId="20" w16cid:durableId="201302738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5D84"/>
    <w:rsid w:val="0008543B"/>
    <w:rsid w:val="00094E3C"/>
    <w:rsid w:val="000A607C"/>
    <w:rsid w:val="000D3AA2"/>
    <w:rsid w:val="000F7EEF"/>
    <w:rsid w:val="00102A84"/>
    <w:rsid w:val="00124C40"/>
    <w:rsid w:val="0014122C"/>
    <w:rsid w:val="001B6743"/>
    <w:rsid w:val="001D66F8"/>
    <w:rsid w:val="001E6E9C"/>
    <w:rsid w:val="002039A7"/>
    <w:rsid w:val="002058F0"/>
    <w:rsid w:val="0024302F"/>
    <w:rsid w:val="00260578"/>
    <w:rsid w:val="00263C8A"/>
    <w:rsid w:val="0029320E"/>
    <w:rsid w:val="0033011A"/>
    <w:rsid w:val="004453D9"/>
    <w:rsid w:val="0045252F"/>
    <w:rsid w:val="0046456F"/>
    <w:rsid w:val="004B63A2"/>
    <w:rsid w:val="004E1D71"/>
    <w:rsid w:val="0054591B"/>
    <w:rsid w:val="00550115"/>
    <w:rsid w:val="00563883"/>
    <w:rsid w:val="00592DC3"/>
    <w:rsid w:val="00602CC2"/>
    <w:rsid w:val="006C5224"/>
    <w:rsid w:val="006C5D84"/>
    <w:rsid w:val="006C715A"/>
    <w:rsid w:val="007016F5"/>
    <w:rsid w:val="0070229B"/>
    <w:rsid w:val="00705652"/>
    <w:rsid w:val="00707871"/>
    <w:rsid w:val="00766A2E"/>
    <w:rsid w:val="00777830"/>
    <w:rsid w:val="007912D1"/>
    <w:rsid w:val="007C4D64"/>
    <w:rsid w:val="007E2095"/>
    <w:rsid w:val="007F76FE"/>
    <w:rsid w:val="00822A11"/>
    <w:rsid w:val="008700CA"/>
    <w:rsid w:val="00876BC8"/>
    <w:rsid w:val="008A1972"/>
    <w:rsid w:val="008A2825"/>
    <w:rsid w:val="008A3D2D"/>
    <w:rsid w:val="008B0BAF"/>
    <w:rsid w:val="008D6AA4"/>
    <w:rsid w:val="00921118"/>
    <w:rsid w:val="00931622"/>
    <w:rsid w:val="009442C9"/>
    <w:rsid w:val="00953FB7"/>
    <w:rsid w:val="00963B09"/>
    <w:rsid w:val="009A2247"/>
    <w:rsid w:val="009B6F82"/>
    <w:rsid w:val="009C23CD"/>
    <w:rsid w:val="009E0602"/>
    <w:rsid w:val="00A00DE0"/>
    <w:rsid w:val="00A50F25"/>
    <w:rsid w:val="00A743FF"/>
    <w:rsid w:val="00A86120"/>
    <w:rsid w:val="00A91F11"/>
    <w:rsid w:val="00AE5BBE"/>
    <w:rsid w:val="00B10CBF"/>
    <w:rsid w:val="00B267B6"/>
    <w:rsid w:val="00B373F8"/>
    <w:rsid w:val="00B46241"/>
    <w:rsid w:val="00B657D5"/>
    <w:rsid w:val="00BA7FBC"/>
    <w:rsid w:val="00BC6957"/>
    <w:rsid w:val="00BC7B86"/>
    <w:rsid w:val="00C1669C"/>
    <w:rsid w:val="00C3400A"/>
    <w:rsid w:val="00C51701"/>
    <w:rsid w:val="00C65018"/>
    <w:rsid w:val="00C866B0"/>
    <w:rsid w:val="00D4445D"/>
    <w:rsid w:val="00D8767A"/>
    <w:rsid w:val="00D958B0"/>
    <w:rsid w:val="00DA0D90"/>
    <w:rsid w:val="00DA459C"/>
    <w:rsid w:val="00DB5067"/>
    <w:rsid w:val="00DE5EE8"/>
    <w:rsid w:val="00DF6204"/>
    <w:rsid w:val="00E27BF4"/>
    <w:rsid w:val="00E321DC"/>
    <w:rsid w:val="00E33BBF"/>
    <w:rsid w:val="00E550D6"/>
    <w:rsid w:val="00E91D4D"/>
    <w:rsid w:val="00EB16A5"/>
    <w:rsid w:val="00F03626"/>
    <w:rsid w:val="00F8240B"/>
    <w:rsid w:val="00F927B6"/>
    <w:rsid w:val="00FD1011"/>
    <w:rsid w:val="00FF1F5A"/>
    <w:rsid w:val="00FF5879"/>
    <w:rsid w:val="00FF5F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F12DB"/>
  <w15:chartTrackingRefBased/>
  <w15:docId w15:val="{FBD81998-5099-42E9-AEF1-E66E9BCF61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43FF"/>
    <w:rPr>
      <w:rFonts w:ascii="Times New Roman" w:hAnsi="Times New Roman"/>
      <w:sz w:val="28"/>
    </w:rPr>
  </w:style>
  <w:style w:type="paragraph" w:styleId="Heading1">
    <w:name w:val="heading 1"/>
    <w:next w:val="Normal"/>
    <w:link w:val="Heading1Char"/>
    <w:autoRedefine/>
    <w:uiPriority w:val="9"/>
    <w:qFormat/>
    <w:rsid w:val="00A743FF"/>
    <w:pPr>
      <w:keepNext/>
      <w:keepLines/>
      <w:spacing w:after="39"/>
      <w:ind w:left="10" w:hanging="10"/>
      <w:outlineLvl w:val="0"/>
    </w:pPr>
    <w:rPr>
      <w:rFonts w:ascii="Times New Roman" w:eastAsia="Calibri" w:hAnsi="Times New Roman" w:cs="Times New Roman"/>
      <w:b/>
      <w:color w:val="000000" w:themeColor="text1"/>
      <w:sz w:val="28"/>
      <w:szCs w:val="28"/>
    </w:rPr>
  </w:style>
  <w:style w:type="paragraph" w:styleId="Heading2">
    <w:name w:val="heading 2"/>
    <w:basedOn w:val="Normal"/>
    <w:next w:val="Normal"/>
    <w:link w:val="Heading2Char"/>
    <w:autoRedefine/>
    <w:uiPriority w:val="9"/>
    <w:unhideWhenUsed/>
    <w:qFormat/>
    <w:rsid w:val="00707871"/>
    <w:pPr>
      <w:keepNext/>
      <w:spacing w:after="0" w:line="240" w:lineRule="auto"/>
      <w:outlineLvl w:val="1"/>
    </w:pPr>
    <w:rPr>
      <w:rFonts w:eastAsia="Arial" w:cs="Times New Roman"/>
      <w:b/>
      <w:bCs/>
      <w:iCs/>
      <w:kern w:val="0"/>
      <w14:ligatures w14:val="none"/>
    </w:rPr>
  </w:style>
  <w:style w:type="paragraph" w:styleId="Heading3">
    <w:name w:val="heading 3"/>
    <w:basedOn w:val="Normal"/>
    <w:next w:val="Normal"/>
    <w:link w:val="Heading3Char"/>
    <w:autoRedefine/>
    <w:uiPriority w:val="9"/>
    <w:unhideWhenUsed/>
    <w:qFormat/>
    <w:rsid w:val="00102A84"/>
    <w:pPr>
      <w:keepNext/>
      <w:keepLines/>
      <w:spacing w:before="280" w:after="80" w:line="240" w:lineRule="auto"/>
      <w:outlineLvl w:val="2"/>
    </w:pPr>
    <w:rPr>
      <w:rFonts w:eastAsia="Times New Roman" w:cs="Times New Roman"/>
      <w:b/>
      <w:kern w:val="0"/>
      <w:sz w:val="26"/>
      <w:szCs w:val="28"/>
      <w14:ligatures w14:val="none"/>
    </w:rPr>
  </w:style>
  <w:style w:type="paragraph" w:styleId="Heading4">
    <w:name w:val="heading 4"/>
    <w:basedOn w:val="Normal"/>
    <w:next w:val="Normal"/>
    <w:link w:val="Heading4Char"/>
    <w:autoRedefine/>
    <w:uiPriority w:val="9"/>
    <w:unhideWhenUsed/>
    <w:qFormat/>
    <w:rsid w:val="008A1972"/>
    <w:pPr>
      <w:keepNext/>
      <w:keepLines/>
      <w:spacing w:before="240" w:after="40" w:line="240" w:lineRule="auto"/>
      <w:ind w:left="1440"/>
      <w:outlineLvl w:val="3"/>
    </w:pPr>
    <w:rPr>
      <w:rFonts w:eastAsia="Times New Roman" w:cs="Times New Roman"/>
      <w:b/>
      <w:kern w:val="0"/>
      <w:sz w:val="26"/>
      <w:szCs w:val="24"/>
      <w14:ligatures w14:val="none"/>
    </w:rPr>
  </w:style>
  <w:style w:type="paragraph" w:styleId="Heading5">
    <w:name w:val="heading 5"/>
    <w:basedOn w:val="Normal"/>
    <w:next w:val="Normal"/>
    <w:link w:val="Heading5Char"/>
    <w:uiPriority w:val="9"/>
    <w:semiHidden/>
    <w:unhideWhenUsed/>
    <w:qFormat/>
    <w:rsid w:val="006C5D84"/>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6C5D84"/>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6C5D84"/>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6C5D84"/>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6C5D84"/>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743FF"/>
    <w:rPr>
      <w:rFonts w:ascii="Times New Roman" w:eastAsia="Calibri" w:hAnsi="Times New Roman" w:cs="Times New Roman"/>
      <w:b/>
      <w:color w:val="000000" w:themeColor="text1"/>
      <w:sz w:val="28"/>
      <w:szCs w:val="28"/>
    </w:rPr>
  </w:style>
  <w:style w:type="character" w:customStyle="1" w:styleId="Heading2Char">
    <w:name w:val="Heading 2 Char"/>
    <w:basedOn w:val="DefaultParagraphFont"/>
    <w:link w:val="Heading2"/>
    <w:uiPriority w:val="9"/>
    <w:rsid w:val="00707871"/>
    <w:rPr>
      <w:rFonts w:ascii="Times New Roman" w:eastAsia="Arial" w:hAnsi="Times New Roman" w:cs="Times New Roman"/>
      <w:b/>
      <w:bCs/>
      <w:iCs/>
      <w:kern w:val="0"/>
      <w:sz w:val="28"/>
      <w14:ligatures w14:val="none"/>
    </w:rPr>
  </w:style>
  <w:style w:type="character" w:customStyle="1" w:styleId="Heading3Char">
    <w:name w:val="Heading 3 Char"/>
    <w:basedOn w:val="DefaultParagraphFont"/>
    <w:link w:val="Heading3"/>
    <w:uiPriority w:val="9"/>
    <w:rsid w:val="00102A84"/>
    <w:rPr>
      <w:rFonts w:ascii="Times New Roman" w:eastAsia="Times New Roman" w:hAnsi="Times New Roman" w:cs="Times New Roman"/>
      <w:b/>
      <w:kern w:val="0"/>
      <w:sz w:val="26"/>
      <w:szCs w:val="28"/>
      <w14:ligatures w14:val="none"/>
    </w:rPr>
  </w:style>
  <w:style w:type="paragraph" w:styleId="Caption">
    <w:name w:val="caption"/>
    <w:basedOn w:val="Normal"/>
    <w:next w:val="Normal"/>
    <w:autoRedefine/>
    <w:uiPriority w:val="35"/>
    <w:unhideWhenUsed/>
    <w:qFormat/>
    <w:rsid w:val="008A1972"/>
    <w:pPr>
      <w:spacing w:after="200" w:line="240" w:lineRule="auto"/>
      <w:jc w:val="center"/>
    </w:pPr>
    <w:rPr>
      <w:rFonts w:eastAsia="Times New Roman" w:cs="Times New Roman"/>
      <w:i/>
      <w:iCs/>
      <w:color w:val="44546A" w:themeColor="text2"/>
      <w:kern w:val="0"/>
      <w:szCs w:val="18"/>
      <w14:ligatures w14:val="none"/>
    </w:rPr>
  </w:style>
  <w:style w:type="character" w:customStyle="1" w:styleId="Heading4Char">
    <w:name w:val="Heading 4 Char"/>
    <w:basedOn w:val="DefaultParagraphFont"/>
    <w:link w:val="Heading4"/>
    <w:uiPriority w:val="9"/>
    <w:rsid w:val="008A1972"/>
    <w:rPr>
      <w:rFonts w:ascii="Times New Roman" w:eastAsia="Times New Roman" w:hAnsi="Times New Roman" w:cs="Times New Roman"/>
      <w:b/>
      <w:kern w:val="0"/>
      <w:sz w:val="26"/>
      <w:szCs w:val="24"/>
      <w14:ligatures w14:val="none"/>
    </w:rPr>
  </w:style>
  <w:style w:type="paragraph" w:styleId="ListParagraph">
    <w:name w:val="List Paragraph"/>
    <w:basedOn w:val="Normal"/>
    <w:autoRedefine/>
    <w:uiPriority w:val="34"/>
    <w:qFormat/>
    <w:rsid w:val="001D66F8"/>
    <w:pPr>
      <w:numPr>
        <w:numId w:val="14"/>
      </w:numPr>
      <w:spacing w:after="0" w:line="240" w:lineRule="auto"/>
      <w:contextualSpacing/>
    </w:pPr>
    <w:rPr>
      <w:rFonts w:eastAsia="Times New Roman" w:cs="Times New Roman"/>
      <w:bCs/>
      <w:kern w:val="0"/>
      <w:sz w:val="26"/>
      <w:szCs w:val="26"/>
      <w14:ligatures w14:val="none"/>
    </w:rPr>
  </w:style>
  <w:style w:type="character" w:customStyle="1" w:styleId="Heading5Char">
    <w:name w:val="Heading 5 Char"/>
    <w:basedOn w:val="DefaultParagraphFont"/>
    <w:link w:val="Heading5"/>
    <w:uiPriority w:val="9"/>
    <w:semiHidden/>
    <w:rsid w:val="006C5D84"/>
    <w:rPr>
      <w:rFonts w:eastAsiaTheme="majorEastAsia" w:cstheme="majorBidi"/>
      <w:color w:val="2F5496" w:themeColor="accent1" w:themeShade="BF"/>
      <w:sz w:val="24"/>
    </w:rPr>
  </w:style>
  <w:style w:type="character" w:customStyle="1" w:styleId="Heading6Char">
    <w:name w:val="Heading 6 Char"/>
    <w:basedOn w:val="DefaultParagraphFont"/>
    <w:link w:val="Heading6"/>
    <w:uiPriority w:val="9"/>
    <w:semiHidden/>
    <w:rsid w:val="006C5D84"/>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6C5D84"/>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6C5D84"/>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6C5D84"/>
    <w:rPr>
      <w:rFonts w:eastAsiaTheme="majorEastAsia" w:cstheme="majorBidi"/>
      <w:color w:val="272727" w:themeColor="text1" w:themeTint="D8"/>
      <w:sz w:val="24"/>
    </w:rPr>
  </w:style>
  <w:style w:type="paragraph" w:styleId="Title">
    <w:name w:val="Title"/>
    <w:basedOn w:val="Normal"/>
    <w:next w:val="Normal"/>
    <w:link w:val="TitleChar"/>
    <w:uiPriority w:val="10"/>
    <w:qFormat/>
    <w:rsid w:val="006C5D8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5D8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C5D84"/>
    <w:pPr>
      <w:numPr>
        <w:ilvl w:val="1"/>
      </w:numPr>
    </w:pPr>
    <w:rPr>
      <w:rFonts w:asciiTheme="minorHAnsi" w:eastAsiaTheme="majorEastAsia" w:hAnsiTheme="minorHAnsi" w:cstheme="majorBidi"/>
      <w:color w:val="595959" w:themeColor="text1" w:themeTint="A6"/>
      <w:spacing w:val="15"/>
      <w:szCs w:val="28"/>
    </w:rPr>
  </w:style>
  <w:style w:type="character" w:customStyle="1" w:styleId="SubtitleChar">
    <w:name w:val="Subtitle Char"/>
    <w:basedOn w:val="DefaultParagraphFont"/>
    <w:link w:val="Subtitle"/>
    <w:uiPriority w:val="11"/>
    <w:rsid w:val="006C5D8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C5D84"/>
    <w:pPr>
      <w:spacing w:before="160"/>
      <w:jc w:val="center"/>
    </w:pPr>
    <w:rPr>
      <w:i/>
      <w:iCs/>
      <w:color w:val="404040" w:themeColor="text1" w:themeTint="BF"/>
    </w:rPr>
  </w:style>
  <w:style w:type="character" w:customStyle="1" w:styleId="QuoteChar">
    <w:name w:val="Quote Char"/>
    <w:basedOn w:val="DefaultParagraphFont"/>
    <w:link w:val="Quote"/>
    <w:uiPriority w:val="29"/>
    <w:rsid w:val="006C5D84"/>
    <w:rPr>
      <w:rFonts w:ascii="Times New Roman" w:hAnsi="Times New Roman"/>
      <w:i/>
      <w:iCs/>
      <w:color w:val="404040" w:themeColor="text1" w:themeTint="BF"/>
      <w:sz w:val="24"/>
    </w:rPr>
  </w:style>
  <w:style w:type="character" w:styleId="IntenseEmphasis">
    <w:name w:val="Intense Emphasis"/>
    <w:basedOn w:val="DefaultParagraphFont"/>
    <w:uiPriority w:val="21"/>
    <w:qFormat/>
    <w:rsid w:val="006C5D84"/>
    <w:rPr>
      <w:i/>
      <w:iCs/>
      <w:color w:val="2F5496" w:themeColor="accent1" w:themeShade="BF"/>
    </w:rPr>
  </w:style>
  <w:style w:type="paragraph" w:styleId="IntenseQuote">
    <w:name w:val="Intense Quote"/>
    <w:basedOn w:val="Normal"/>
    <w:next w:val="Normal"/>
    <w:link w:val="IntenseQuoteChar"/>
    <w:uiPriority w:val="30"/>
    <w:qFormat/>
    <w:rsid w:val="006C5D8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C5D84"/>
    <w:rPr>
      <w:rFonts w:ascii="Times New Roman" w:hAnsi="Times New Roman"/>
      <w:i/>
      <w:iCs/>
      <w:color w:val="2F5496" w:themeColor="accent1" w:themeShade="BF"/>
      <w:sz w:val="24"/>
    </w:rPr>
  </w:style>
  <w:style w:type="character" w:styleId="IntenseReference">
    <w:name w:val="Intense Reference"/>
    <w:basedOn w:val="DefaultParagraphFont"/>
    <w:uiPriority w:val="32"/>
    <w:qFormat/>
    <w:rsid w:val="006C5D84"/>
    <w:rPr>
      <w:b/>
      <w:bCs/>
      <w:smallCaps/>
      <w:color w:val="2F5496" w:themeColor="accent1" w:themeShade="BF"/>
      <w:spacing w:val="5"/>
    </w:rPr>
  </w:style>
  <w:style w:type="character" w:styleId="Hyperlink">
    <w:name w:val="Hyperlink"/>
    <w:basedOn w:val="DefaultParagraphFont"/>
    <w:uiPriority w:val="99"/>
    <w:unhideWhenUsed/>
    <w:rsid w:val="008D6AA4"/>
    <w:rPr>
      <w:color w:val="0563C1" w:themeColor="hyperlink"/>
      <w:u w:val="single"/>
    </w:rPr>
  </w:style>
  <w:style w:type="character" w:styleId="UnresolvedMention">
    <w:name w:val="Unresolved Mention"/>
    <w:basedOn w:val="DefaultParagraphFont"/>
    <w:uiPriority w:val="99"/>
    <w:semiHidden/>
    <w:unhideWhenUsed/>
    <w:rsid w:val="008D6AA4"/>
    <w:rPr>
      <w:color w:val="605E5C"/>
      <w:shd w:val="clear" w:color="auto" w:fill="E1DFDD"/>
    </w:rPr>
  </w:style>
  <w:style w:type="character" w:styleId="FollowedHyperlink">
    <w:name w:val="FollowedHyperlink"/>
    <w:basedOn w:val="DefaultParagraphFont"/>
    <w:uiPriority w:val="99"/>
    <w:semiHidden/>
    <w:unhideWhenUsed/>
    <w:rsid w:val="00094E3C"/>
    <w:rPr>
      <w:color w:val="954F72" w:themeColor="followedHyperlink"/>
      <w:u w:val="single"/>
    </w:rPr>
  </w:style>
  <w:style w:type="paragraph" w:styleId="Bibliography">
    <w:name w:val="Bibliography"/>
    <w:basedOn w:val="Normal"/>
    <w:next w:val="Normal"/>
    <w:uiPriority w:val="37"/>
    <w:unhideWhenUsed/>
    <w:rsid w:val="00C51701"/>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8861275">
      <w:bodyDiv w:val="1"/>
      <w:marLeft w:val="0"/>
      <w:marRight w:val="0"/>
      <w:marTop w:val="0"/>
      <w:marBottom w:val="0"/>
      <w:divBdr>
        <w:top w:val="none" w:sz="0" w:space="0" w:color="auto"/>
        <w:left w:val="none" w:sz="0" w:space="0" w:color="auto"/>
        <w:bottom w:val="none" w:sz="0" w:space="0" w:color="auto"/>
        <w:right w:val="none" w:sz="0" w:space="0" w:color="auto"/>
      </w:divBdr>
      <w:divsChild>
        <w:div w:id="294340463">
          <w:marLeft w:val="0"/>
          <w:marRight w:val="0"/>
          <w:marTop w:val="0"/>
          <w:marBottom w:val="0"/>
          <w:divBdr>
            <w:top w:val="none" w:sz="0" w:space="0" w:color="auto"/>
            <w:left w:val="none" w:sz="0" w:space="0" w:color="auto"/>
            <w:bottom w:val="none" w:sz="0" w:space="0" w:color="auto"/>
            <w:right w:val="none" w:sz="0" w:space="0" w:color="auto"/>
          </w:divBdr>
        </w:div>
        <w:div w:id="234780864">
          <w:marLeft w:val="0"/>
          <w:marRight w:val="0"/>
          <w:marTop w:val="0"/>
          <w:marBottom w:val="0"/>
          <w:divBdr>
            <w:top w:val="none" w:sz="0" w:space="0" w:color="auto"/>
            <w:left w:val="none" w:sz="0" w:space="0" w:color="auto"/>
            <w:bottom w:val="none" w:sz="0" w:space="0" w:color="auto"/>
            <w:right w:val="none" w:sz="0" w:space="0" w:color="auto"/>
          </w:divBdr>
        </w:div>
        <w:div w:id="337777990">
          <w:marLeft w:val="0"/>
          <w:marRight w:val="0"/>
          <w:marTop w:val="0"/>
          <w:marBottom w:val="0"/>
          <w:divBdr>
            <w:top w:val="none" w:sz="0" w:space="0" w:color="auto"/>
            <w:left w:val="none" w:sz="0" w:space="0" w:color="auto"/>
            <w:bottom w:val="none" w:sz="0" w:space="0" w:color="auto"/>
            <w:right w:val="none" w:sz="0" w:space="0" w:color="auto"/>
          </w:divBdr>
        </w:div>
      </w:divsChild>
    </w:div>
    <w:div w:id="558785866">
      <w:bodyDiv w:val="1"/>
      <w:marLeft w:val="0"/>
      <w:marRight w:val="0"/>
      <w:marTop w:val="0"/>
      <w:marBottom w:val="0"/>
      <w:divBdr>
        <w:top w:val="none" w:sz="0" w:space="0" w:color="auto"/>
        <w:left w:val="none" w:sz="0" w:space="0" w:color="auto"/>
        <w:bottom w:val="none" w:sz="0" w:space="0" w:color="auto"/>
        <w:right w:val="none" w:sz="0" w:space="0" w:color="auto"/>
      </w:divBdr>
      <w:divsChild>
        <w:div w:id="1960213235">
          <w:marLeft w:val="0"/>
          <w:marRight w:val="0"/>
          <w:marTop w:val="0"/>
          <w:marBottom w:val="0"/>
          <w:divBdr>
            <w:top w:val="none" w:sz="0" w:space="0" w:color="auto"/>
            <w:left w:val="none" w:sz="0" w:space="0" w:color="auto"/>
            <w:bottom w:val="none" w:sz="0" w:space="0" w:color="auto"/>
            <w:right w:val="none" w:sz="0" w:space="0" w:color="auto"/>
          </w:divBdr>
        </w:div>
        <w:div w:id="2070230664">
          <w:marLeft w:val="0"/>
          <w:marRight w:val="0"/>
          <w:marTop w:val="0"/>
          <w:marBottom w:val="0"/>
          <w:divBdr>
            <w:top w:val="none" w:sz="0" w:space="0" w:color="auto"/>
            <w:left w:val="none" w:sz="0" w:space="0" w:color="auto"/>
            <w:bottom w:val="none" w:sz="0" w:space="0" w:color="auto"/>
            <w:right w:val="none" w:sz="0" w:space="0" w:color="auto"/>
          </w:divBdr>
        </w:div>
      </w:divsChild>
    </w:div>
    <w:div w:id="680476342">
      <w:bodyDiv w:val="1"/>
      <w:marLeft w:val="0"/>
      <w:marRight w:val="0"/>
      <w:marTop w:val="0"/>
      <w:marBottom w:val="0"/>
      <w:divBdr>
        <w:top w:val="none" w:sz="0" w:space="0" w:color="auto"/>
        <w:left w:val="none" w:sz="0" w:space="0" w:color="auto"/>
        <w:bottom w:val="none" w:sz="0" w:space="0" w:color="auto"/>
        <w:right w:val="none" w:sz="0" w:space="0" w:color="auto"/>
      </w:divBdr>
      <w:divsChild>
        <w:div w:id="1063797797">
          <w:marLeft w:val="0"/>
          <w:marRight w:val="0"/>
          <w:marTop w:val="0"/>
          <w:marBottom w:val="0"/>
          <w:divBdr>
            <w:top w:val="none" w:sz="0" w:space="0" w:color="auto"/>
            <w:left w:val="none" w:sz="0" w:space="0" w:color="auto"/>
            <w:bottom w:val="none" w:sz="0" w:space="0" w:color="auto"/>
            <w:right w:val="none" w:sz="0" w:space="0" w:color="auto"/>
          </w:divBdr>
        </w:div>
        <w:div w:id="1696685540">
          <w:marLeft w:val="0"/>
          <w:marRight w:val="0"/>
          <w:marTop w:val="0"/>
          <w:marBottom w:val="0"/>
          <w:divBdr>
            <w:top w:val="none" w:sz="0" w:space="0" w:color="auto"/>
            <w:left w:val="none" w:sz="0" w:space="0" w:color="auto"/>
            <w:bottom w:val="none" w:sz="0" w:space="0" w:color="auto"/>
            <w:right w:val="none" w:sz="0" w:space="0" w:color="auto"/>
          </w:divBdr>
        </w:div>
      </w:divsChild>
    </w:div>
    <w:div w:id="707950607">
      <w:bodyDiv w:val="1"/>
      <w:marLeft w:val="0"/>
      <w:marRight w:val="0"/>
      <w:marTop w:val="0"/>
      <w:marBottom w:val="0"/>
      <w:divBdr>
        <w:top w:val="none" w:sz="0" w:space="0" w:color="auto"/>
        <w:left w:val="none" w:sz="0" w:space="0" w:color="auto"/>
        <w:bottom w:val="none" w:sz="0" w:space="0" w:color="auto"/>
        <w:right w:val="none" w:sz="0" w:space="0" w:color="auto"/>
      </w:divBdr>
      <w:divsChild>
        <w:div w:id="949553978">
          <w:marLeft w:val="0"/>
          <w:marRight w:val="0"/>
          <w:marTop w:val="0"/>
          <w:marBottom w:val="0"/>
          <w:divBdr>
            <w:top w:val="none" w:sz="0" w:space="0" w:color="auto"/>
            <w:left w:val="none" w:sz="0" w:space="0" w:color="auto"/>
            <w:bottom w:val="none" w:sz="0" w:space="0" w:color="auto"/>
            <w:right w:val="none" w:sz="0" w:space="0" w:color="auto"/>
          </w:divBdr>
        </w:div>
        <w:div w:id="1249584589">
          <w:marLeft w:val="0"/>
          <w:marRight w:val="0"/>
          <w:marTop w:val="0"/>
          <w:marBottom w:val="0"/>
          <w:divBdr>
            <w:top w:val="none" w:sz="0" w:space="0" w:color="auto"/>
            <w:left w:val="none" w:sz="0" w:space="0" w:color="auto"/>
            <w:bottom w:val="none" w:sz="0" w:space="0" w:color="auto"/>
            <w:right w:val="none" w:sz="0" w:space="0" w:color="auto"/>
          </w:divBdr>
        </w:div>
      </w:divsChild>
    </w:div>
    <w:div w:id="874855017">
      <w:bodyDiv w:val="1"/>
      <w:marLeft w:val="0"/>
      <w:marRight w:val="0"/>
      <w:marTop w:val="0"/>
      <w:marBottom w:val="0"/>
      <w:divBdr>
        <w:top w:val="none" w:sz="0" w:space="0" w:color="auto"/>
        <w:left w:val="none" w:sz="0" w:space="0" w:color="auto"/>
        <w:bottom w:val="none" w:sz="0" w:space="0" w:color="auto"/>
        <w:right w:val="none" w:sz="0" w:space="0" w:color="auto"/>
      </w:divBdr>
      <w:divsChild>
        <w:div w:id="1572541096">
          <w:marLeft w:val="0"/>
          <w:marRight w:val="0"/>
          <w:marTop w:val="0"/>
          <w:marBottom w:val="0"/>
          <w:divBdr>
            <w:top w:val="none" w:sz="0" w:space="0" w:color="auto"/>
            <w:left w:val="none" w:sz="0" w:space="0" w:color="auto"/>
            <w:bottom w:val="none" w:sz="0" w:space="0" w:color="auto"/>
            <w:right w:val="none" w:sz="0" w:space="0" w:color="auto"/>
          </w:divBdr>
        </w:div>
        <w:div w:id="1348370329">
          <w:marLeft w:val="0"/>
          <w:marRight w:val="0"/>
          <w:marTop w:val="0"/>
          <w:marBottom w:val="0"/>
          <w:divBdr>
            <w:top w:val="none" w:sz="0" w:space="0" w:color="auto"/>
            <w:left w:val="none" w:sz="0" w:space="0" w:color="auto"/>
            <w:bottom w:val="none" w:sz="0" w:space="0" w:color="auto"/>
            <w:right w:val="none" w:sz="0" w:space="0" w:color="auto"/>
          </w:divBdr>
        </w:div>
        <w:div w:id="823667132">
          <w:marLeft w:val="0"/>
          <w:marRight w:val="0"/>
          <w:marTop w:val="0"/>
          <w:marBottom w:val="0"/>
          <w:divBdr>
            <w:top w:val="none" w:sz="0" w:space="0" w:color="auto"/>
            <w:left w:val="none" w:sz="0" w:space="0" w:color="auto"/>
            <w:bottom w:val="none" w:sz="0" w:space="0" w:color="auto"/>
            <w:right w:val="none" w:sz="0" w:space="0" w:color="auto"/>
          </w:divBdr>
        </w:div>
      </w:divsChild>
    </w:div>
    <w:div w:id="1271429844">
      <w:bodyDiv w:val="1"/>
      <w:marLeft w:val="0"/>
      <w:marRight w:val="0"/>
      <w:marTop w:val="0"/>
      <w:marBottom w:val="0"/>
      <w:divBdr>
        <w:top w:val="none" w:sz="0" w:space="0" w:color="auto"/>
        <w:left w:val="none" w:sz="0" w:space="0" w:color="auto"/>
        <w:bottom w:val="none" w:sz="0" w:space="0" w:color="auto"/>
        <w:right w:val="none" w:sz="0" w:space="0" w:color="auto"/>
      </w:divBdr>
      <w:divsChild>
        <w:div w:id="1695956364">
          <w:marLeft w:val="0"/>
          <w:marRight w:val="0"/>
          <w:marTop w:val="0"/>
          <w:marBottom w:val="0"/>
          <w:divBdr>
            <w:top w:val="none" w:sz="0" w:space="0" w:color="auto"/>
            <w:left w:val="none" w:sz="0" w:space="0" w:color="auto"/>
            <w:bottom w:val="none" w:sz="0" w:space="0" w:color="auto"/>
            <w:right w:val="none" w:sz="0" w:space="0" w:color="auto"/>
          </w:divBdr>
        </w:div>
        <w:div w:id="10641848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9" Type="http://schemas.openxmlformats.org/officeDocument/2006/relationships/image" Target="media/image35.png"/><Relationship Id="rId21" Type="http://schemas.openxmlformats.org/officeDocument/2006/relationships/image" Target="media/image17.png"/><Relationship Id="rId34" Type="http://schemas.openxmlformats.org/officeDocument/2006/relationships/image" Target="media/image30.png"/><Relationship Id="rId42" Type="http://schemas.openxmlformats.org/officeDocument/2006/relationships/image" Target="media/image38.png"/><Relationship Id="rId47" Type="http://schemas.openxmlformats.org/officeDocument/2006/relationships/hyperlink" Target="https://www.w3schools.com/tags/tag_option.asp" TargetMode="External"/><Relationship Id="rId50" Type="http://schemas.openxmlformats.org/officeDocument/2006/relationships/fontTable" Target="fontTable.xm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12.png"/><Relationship Id="rId29" Type="http://schemas.openxmlformats.org/officeDocument/2006/relationships/image" Target="media/image25.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37" Type="http://schemas.openxmlformats.org/officeDocument/2006/relationships/image" Target="media/image33.png"/><Relationship Id="rId40" Type="http://schemas.openxmlformats.org/officeDocument/2006/relationships/image" Target="media/image36.png"/><Relationship Id="rId45" Type="http://schemas.openxmlformats.org/officeDocument/2006/relationships/image" Target="media/image41.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image" Target="media/image32.png"/><Relationship Id="rId49" Type="http://schemas.openxmlformats.org/officeDocument/2006/relationships/image" Target="media/image44.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7.png"/><Relationship Id="rId44" Type="http://schemas.openxmlformats.org/officeDocument/2006/relationships/image" Target="media/image40.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 Id="rId43" Type="http://schemas.openxmlformats.org/officeDocument/2006/relationships/image" Target="media/image39.png"/><Relationship Id="rId48" Type="http://schemas.openxmlformats.org/officeDocument/2006/relationships/image" Target="media/image43.png"/><Relationship Id="rId8" Type="http://schemas.openxmlformats.org/officeDocument/2006/relationships/image" Target="media/image4.png"/><Relationship Id="rId51"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38" Type="http://schemas.openxmlformats.org/officeDocument/2006/relationships/image" Target="media/image34.png"/><Relationship Id="rId46" Type="http://schemas.openxmlformats.org/officeDocument/2006/relationships/image" Target="media/image42.png"/><Relationship Id="rId20" Type="http://schemas.openxmlformats.org/officeDocument/2006/relationships/image" Target="media/image16.png"/><Relationship Id="rId41" Type="http://schemas.openxmlformats.org/officeDocument/2006/relationships/image" Target="media/image37.png"/><Relationship Id="rId1" Type="http://schemas.openxmlformats.org/officeDocument/2006/relationships/numbering" Target="numbering.xml"/><Relationship Id="rId6"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47</TotalTime>
  <Pages>20</Pages>
  <Words>1063</Words>
  <Characters>6063</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ng nguyen</dc:creator>
  <cp:keywords/>
  <dc:description/>
  <cp:lastModifiedBy>nhung nguyen</cp:lastModifiedBy>
  <cp:revision>12</cp:revision>
  <dcterms:created xsi:type="dcterms:W3CDTF">2025-01-25T04:31:00Z</dcterms:created>
  <dcterms:modified xsi:type="dcterms:W3CDTF">2025-02-12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gRC97De"/&gt;&lt;style id="http://www.zotero.org/styles/vietnam-journal-of-computer-science"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